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6BCA4E18" w:rsidR="002A5D8B" w:rsidRDefault="002A5D8B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2A5D8B">
        <w:rPr>
          <w:rFonts w:cs="Times New Roman"/>
          <w:b/>
          <w:kern w:val="28"/>
          <w:sz w:val="40"/>
          <w:szCs w:val="40"/>
        </w:rPr>
        <w:t xml:space="preserve">The Impact of </w:t>
      </w:r>
      <w:r>
        <w:rPr>
          <w:rFonts w:cs="Times New Roman" w:hint="eastAsia"/>
          <w:b/>
          <w:kern w:val="28"/>
          <w:sz w:val="40"/>
          <w:szCs w:val="40"/>
        </w:rPr>
        <w:t>Mobil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App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Usage</w:t>
      </w:r>
      <w:r w:rsidRPr="002A5D8B">
        <w:rPr>
          <w:rFonts w:cs="Times New Roman"/>
          <w:b/>
          <w:kern w:val="28"/>
          <w:sz w:val="40"/>
          <w:szCs w:val="40"/>
        </w:rPr>
        <w:t xml:space="preserve"> on </w:t>
      </w:r>
      <w:r w:rsidR="008F6A0D">
        <w:rPr>
          <w:rFonts w:cs="Times New Roman" w:hint="eastAsia"/>
          <w:b/>
          <w:kern w:val="28"/>
          <w:sz w:val="40"/>
          <w:szCs w:val="40"/>
        </w:rPr>
        <w:t>Individual</w:t>
      </w:r>
      <w:r w:rsidR="008F6A0D">
        <w:rPr>
          <w:rFonts w:cs="Times New Roman"/>
          <w:b/>
          <w:kern w:val="28"/>
          <w:sz w:val="40"/>
          <w:szCs w:val="40"/>
        </w:rPr>
        <w:t xml:space="preserve"> </w:t>
      </w:r>
      <w:r w:rsidR="00AB3D98">
        <w:rPr>
          <w:rFonts w:cs="Times New Roman" w:hint="eastAsia"/>
          <w:b/>
          <w:kern w:val="28"/>
          <w:sz w:val="40"/>
          <w:szCs w:val="40"/>
        </w:rPr>
        <w:t>Performance</w:t>
      </w:r>
      <w:r w:rsidR="00AB3D98"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 w:rsidR="00AB3D98">
        <w:rPr>
          <w:rFonts w:cs="Times New Roman" w:hint="eastAsia"/>
          <w:b/>
          <w:kern w:val="28"/>
          <w:sz w:val="40"/>
          <w:szCs w:val="40"/>
        </w:rPr>
        <w:t>Improvement</w:t>
      </w:r>
      <w:r w:rsidRPr="002A5D8B">
        <w:rPr>
          <w:rFonts w:cs="Times New Roman"/>
          <w:b/>
          <w:kern w:val="28"/>
          <w:sz w:val="40"/>
          <w:szCs w:val="40"/>
        </w:rPr>
        <w:t xml:space="preserve">: An </w:t>
      </w:r>
      <w:r w:rsidR="00B65A3B">
        <w:rPr>
          <w:rFonts w:cs="Times New Roman" w:hint="eastAsia"/>
          <w:b/>
          <w:kern w:val="28"/>
          <w:sz w:val="40"/>
          <w:szCs w:val="40"/>
        </w:rPr>
        <w:t>Experimental</w:t>
      </w:r>
      <w:r w:rsidR="00B65A3B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Study of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Behavior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2C9ECF1A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>essential role in</w:t>
      </w:r>
      <w:r w:rsidR="002D7F1F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educ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driv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isk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to improve their</w:t>
      </w:r>
      <w:r w:rsidR="001A5343">
        <w:rPr>
          <w:rFonts w:eastAsiaTheme="minorEastAsia" w:cs="Times New Roman"/>
          <w:i/>
          <w:kern w:val="0"/>
        </w:rPr>
        <w:t xml:space="preserve"> safety </w:t>
      </w:r>
      <w:r w:rsidR="001A5343">
        <w:rPr>
          <w:rFonts w:eastAsiaTheme="minorEastAsia" w:cs="Times New Roman" w:hint="eastAsia"/>
          <w:i/>
          <w:kern w:val="0"/>
        </w:rPr>
        <w:t>driving</w:t>
      </w:r>
      <w:r w:rsidR="00CA4BC8">
        <w:rPr>
          <w:rFonts w:eastAsiaTheme="minorEastAsia" w:cs="Times New Roman"/>
          <w:i/>
          <w:kern w:val="0"/>
        </w:rPr>
        <w:t xml:space="preserve"> behavior</w:t>
      </w:r>
      <w:r w:rsidR="00990B99">
        <w:rPr>
          <w:rFonts w:eastAsiaTheme="minorEastAsia" w:cs="Times New Roman"/>
          <w:i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 xml:space="preserve">IT (mobile app usage) </w:t>
      </w:r>
      <w:r w:rsidR="00B65115">
        <w:rPr>
          <w:rFonts w:eastAsiaTheme="minorEastAsia" w:cs="Times New Roman" w:hint="eastAsia"/>
          <w:i/>
          <w:kern w:val="0"/>
        </w:rPr>
        <w:t>on</w:t>
      </w:r>
      <w:r w:rsidR="00C32EAC">
        <w:t xml:space="preserve"> </w:t>
      </w:r>
      <w:r w:rsidR="00B65115">
        <w:rPr>
          <w:rFonts w:eastAsiaTheme="minorEastAsia" w:cs="Times New Roman" w:hint="eastAsia"/>
          <w:i/>
          <w:kern w:val="0"/>
        </w:rPr>
        <w:t>individua</w:t>
      </w:r>
      <w:r w:rsidR="001A5343">
        <w:rPr>
          <w:rFonts w:eastAsiaTheme="minorEastAsia" w:cs="Times New Roman"/>
          <w:i/>
          <w:kern w:val="0"/>
        </w:rPr>
        <w:t>’</w:t>
      </w:r>
      <w:r w:rsidR="001A5343">
        <w:rPr>
          <w:rFonts w:eastAsiaTheme="minorEastAsia" w:cs="Times New Roman" w:hint="eastAsia"/>
          <w:i/>
          <w:kern w:val="0"/>
        </w:rPr>
        <w:t>s</w:t>
      </w:r>
      <w:r w:rsidR="001A5343">
        <w:rPr>
          <w:rFonts w:eastAsiaTheme="minorEastAsia" w:cs="Times New Roman"/>
          <w:i/>
          <w:kern w:val="0"/>
        </w:rPr>
        <w:t xml:space="preserve"> driving behavior changing</w:t>
      </w:r>
      <w:r w:rsidR="00B65115" w:rsidRPr="00B65115">
        <w:rPr>
          <w:rFonts w:eastAsiaTheme="minorEastAsia" w:cs="Times New Roman"/>
          <w:i/>
          <w:kern w:val="0"/>
        </w:rPr>
        <w:t xml:space="preserve">. </w:t>
      </w:r>
      <w:r w:rsidR="007906E3">
        <w:rPr>
          <w:rFonts w:eastAsiaTheme="minorEastAsia" w:cs="Times New Roman"/>
          <w:i/>
          <w:kern w:val="0"/>
        </w:rPr>
        <w:t xml:space="preserve">Based on </w:t>
      </w:r>
      <w:r w:rsidR="007906E3" w:rsidRPr="00FF78AD">
        <w:rPr>
          <w:rFonts w:eastAsiaTheme="minorEastAsia" w:cs="Times New Roman"/>
          <w:i/>
          <w:kern w:val="0"/>
        </w:rPr>
        <w:t>motivatio</w:t>
      </w:r>
      <w:r w:rsidR="007906E3">
        <w:rPr>
          <w:rFonts w:eastAsiaTheme="minorEastAsia" w:cs="Times New Roman"/>
          <w:i/>
          <w:kern w:val="0"/>
        </w:rPr>
        <w:t>n</w:t>
      </w:r>
      <w:r w:rsidR="00723B66">
        <w:rPr>
          <w:rFonts w:eastAsiaTheme="minorEastAsia" w:cs="Times New Roman"/>
          <w:i/>
          <w:kern w:val="0"/>
        </w:rPr>
        <w:t>al</w:t>
      </w:r>
      <w:r w:rsidR="007906E3" w:rsidRPr="00FF78AD">
        <w:rPr>
          <w:rFonts w:eastAsiaTheme="minorEastAsia" w:cs="Times New Roman"/>
          <w:i/>
          <w:kern w:val="0"/>
        </w:rPr>
        <w:t xml:space="preserve"> theor</w:t>
      </w:r>
      <w:r w:rsidR="007906E3">
        <w:rPr>
          <w:rFonts w:eastAsiaTheme="minorEastAsia" w:cs="Times New Roman"/>
          <w:i/>
          <w:kern w:val="0"/>
        </w:rPr>
        <w:t>y,</w:t>
      </w:r>
      <w:r w:rsidR="007906E3" w:rsidRPr="00FF78AD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/>
          <w:i/>
          <w:kern w:val="0"/>
        </w:rPr>
        <w:t>this study investigates</w:t>
      </w:r>
      <w:r w:rsidR="00B65115" w:rsidRPr="00B65115">
        <w:rPr>
          <w:rFonts w:eastAsiaTheme="minorEastAsia" w:cs="Times New Roman"/>
          <w:i/>
          <w:kern w:val="0"/>
        </w:rPr>
        <w:t xml:space="preserve"> how the</w:t>
      </w:r>
      <w:r w:rsidR="00A34D30">
        <w:rPr>
          <w:rFonts w:eastAsiaTheme="minorEastAsia" w:cs="Times New Roman"/>
          <w:i/>
          <w:kern w:val="0"/>
        </w:rPr>
        <w:t xml:space="preserve"> </w:t>
      </w:r>
      <w:r w:rsidR="008154CB">
        <w:rPr>
          <w:rFonts w:eastAsiaTheme="minorEastAsia" w:cs="Times New Roman"/>
          <w:i/>
          <w:kern w:val="0"/>
        </w:rPr>
        <w:t xml:space="preserve">driving-assistant </w:t>
      </w:r>
      <w:r w:rsidR="00A34D30">
        <w:rPr>
          <w:rFonts w:eastAsiaTheme="minorEastAsia" w:cs="Times New Roman"/>
          <w:i/>
          <w:kern w:val="0"/>
        </w:rPr>
        <w:t>app usage</w:t>
      </w:r>
      <w:r w:rsidR="00B65115" w:rsidRPr="00B65115">
        <w:rPr>
          <w:rFonts w:eastAsiaTheme="minorEastAsia" w:cs="Times New Roman"/>
          <w:i/>
          <w:kern w:val="0"/>
        </w:rPr>
        <w:t xml:space="preserve"> (as well as </w:t>
      </w:r>
      <w:r w:rsidR="00C5345F">
        <w:rPr>
          <w:rFonts w:eastAsiaTheme="minorEastAsia" w:cs="Times New Roman"/>
          <w:i/>
          <w:kern w:val="0"/>
        </w:rPr>
        <w:t>OBD device usage</w:t>
      </w:r>
      <w:r w:rsidR="00B65115" w:rsidRPr="00B65115">
        <w:rPr>
          <w:rFonts w:eastAsiaTheme="minorEastAsia" w:cs="Times New Roman"/>
          <w:i/>
          <w:kern w:val="0"/>
        </w:rPr>
        <w:t xml:space="preserve">) influences </w:t>
      </w:r>
      <w:r w:rsidR="00C5345F">
        <w:rPr>
          <w:rFonts w:eastAsiaTheme="minorEastAsia" w:cs="Times New Roman"/>
          <w:i/>
          <w:kern w:val="0"/>
        </w:rPr>
        <w:t xml:space="preserve">driver’s behavior changing and further influence their </w:t>
      </w:r>
      <w:r w:rsidR="004D7F70">
        <w:rPr>
          <w:rFonts w:eastAsiaTheme="minorEastAsia" w:cs="Times New Roman" w:hint="eastAsia"/>
          <w:i/>
          <w:kern w:val="0"/>
        </w:rPr>
        <w:t>driving</w:t>
      </w:r>
      <w:r w:rsidR="004D7F70">
        <w:rPr>
          <w:rFonts w:eastAsiaTheme="minorEastAsia" w:cs="Times New Roman"/>
          <w:i/>
          <w:kern w:val="0"/>
        </w:rPr>
        <w:t xml:space="preserve"> </w:t>
      </w:r>
      <w:r w:rsidR="004D7F70">
        <w:rPr>
          <w:rFonts w:eastAsiaTheme="minorEastAsia" w:cs="Times New Roman" w:hint="eastAsia"/>
          <w:i/>
          <w:kern w:val="0"/>
        </w:rPr>
        <w:t>performance</w:t>
      </w:r>
      <w:r w:rsidR="00C5345F">
        <w:rPr>
          <w:rFonts w:eastAsiaTheme="minorEastAsia" w:cs="Times New Roman"/>
          <w:i/>
          <w:kern w:val="0"/>
        </w:rPr>
        <w:t>.</w:t>
      </w:r>
      <w:r w:rsidR="007906E3" w:rsidRPr="007906E3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/>
          <w:i/>
          <w:kern w:val="0"/>
        </w:rPr>
        <w:t>A</w:t>
      </w:r>
      <w:r w:rsidR="007906E3" w:rsidRPr="00B65115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 w:hint="eastAsia"/>
          <w:i/>
          <w:kern w:val="0"/>
        </w:rPr>
        <w:t>natural</w:t>
      </w:r>
      <w:r w:rsidR="007906E3">
        <w:rPr>
          <w:rFonts w:eastAsiaTheme="minorEastAsia" w:cs="Times New Roman"/>
          <w:i/>
          <w:kern w:val="0"/>
        </w:rPr>
        <w:t xml:space="preserve"> </w:t>
      </w:r>
      <w:r w:rsidR="007906E3" w:rsidRPr="00B65115">
        <w:rPr>
          <w:rFonts w:eastAsiaTheme="minorEastAsia" w:cs="Times New Roman"/>
          <w:i/>
          <w:kern w:val="0"/>
        </w:rPr>
        <w:t>experiment</w:t>
      </w:r>
      <w:r w:rsidR="007906E3">
        <w:rPr>
          <w:rFonts w:eastAsiaTheme="minorEastAsia" w:cs="Times New Roman"/>
          <w:i/>
          <w:kern w:val="0"/>
        </w:rPr>
        <w:t xml:space="preserve"> is designed to </w:t>
      </w:r>
      <w:r w:rsidR="00F310B9">
        <w:rPr>
          <w:rFonts w:eastAsiaTheme="minorEastAsia" w:cs="Times New Roman"/>
          <w:i/>
          <w:kern w:val="0"/>
        </w:rPr>
        <w:t>collect the individual App usage and behavior</w:t>
      </w:r>
      <w:r w:rsidR="00D234C7">
        <w:rPr>
          <w:rFonts w:eastAsiaTheme="minorEastAsia" w:cs="Times New Roman"/>
          <w:i/>
          <w:kern w:val="0"/>
        </w:rPr>
        <w:t>al</w:t>
      </w:r>
      <w:r w:rsidR="00F310B9">
        <w:rPr>
          <w:rFonts w:eastAsiaTheme="minorEastAsia" w:cs="Times New Roman"/>
          <w:i/>
          <w:kern w:val="0"/>
        </w:rPr>
        <w:t xml:space="preserve"> data</w:t>
      </w:r>
      <w:r w:rsidR="002B2C92">
        <w:rPr>
          <w:rFonts w:eastAsiaTheme="minorEastAsia" w:cs="Times New Roman"/>
          <w:i/>
          <w:kern w:val="0"/>
        </w:rPr>
        <w:t xml:space="preserve"> from 60 drivers.</w:t>
      </w:r>
      <w:r w:rsidR="00F310B9">
        <w:rPr>
          <w:rFonts w:eastAsiaTheme="minorEastAsia" w:cs="Times New Roman"/>
          <w:i/>
          <w:kern w:val="0"/>
        </w:rPr>
        <w:t xml:space="preserve"> </w:t>
      </w:r>
      <w:r w:rsidR="002B2C92">
        <w:rPr>
          <w:rFonts w:eastAsiaTheme="minorEastAsia" w:cs="Times New Roman"/>
          <w:i/>
          <w:kern w:val="0"/>
        </w:rPr>
        <w:t>The research results will benefit both IT designer and drivers theoretically and practically.</w:t>
      </w:r>
    </w:p>
    <w:p w14:paraId="729B9A41" w14:textId="4C7509AF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845E37">
        <w:rPr>
          <w:rFonts w:eastAsia="宋体" w:cs="Times New Roman" w:hint="eastAsia"/>
          <w:bCs/>
          <w:kern w:val="0"/>
          <w:szCs w:val="20"/>
        </w:rPr>
        <w:t>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>, motivation</w:t>
      </w:r>
      <w:r w:rsidR="00A54655">
        <w:rPr>
          <w:rFonts w:eastAsia="宋体" w:cs="Times New Roman"/>
          <w:kern w:val="0"/>
          <w:szCs w:val="20"/>
        </w:rPr>
        <w:t>al</w:t>
      </w:r>
      <w:r w:rsidR="001078EE">
        <w:rPr>
          <w:rFonts w:eastAsia="宋体" w:cs="Times New Roman"/>
          <w:kern w:val="0"/>
          <w:szCs w:val="20"/>
        </w:rPr>
        <w:t xml:space="preserve"> theory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1ED6FA39" w14:textId="3FB66E9B" w:rsidR="00113CFE" w:rsidRPr="0095582F" w:rsidRDefault="00061460" w:rsidP="00017296">
      <w:pPr>
        <w:rPr>
          <w:rFonts w:eastAsiaTheme="minorEastAsia"/>
        </w:rPr>
      </w:pPr>
      <w:r>
        <w:t>With</w:t>
      </w:r>
      <w:r w:rsidRPr="00354842">
        <w:t xml:space="preserve"> the development of Internet of vehicles (IOV), </w:t>
      </w:r>
      <w:r w:rsidR="00B5423E"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>companies are paying attention to leverage 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 w:rsidR="0095582F">
        <w:rPr>
          <w:rFonts w:eastAsiaTheme="minorEastAsia" w:hint="eastAsia"/>
        </w:rPr>
        <w:t xml:space="preserve"> </w:t>
      </w:r>
      <w:r w:rsidR="00BB6A30">
        <w:t>It is acknowledged</w:t>
      </w:r>
      <w:r w:rsidR="00BB6A30" w:rsidRPr="00BB6A30">
        <w:t xml:space="preserve"> </w:t>
      </w:r>
      <w:r w:rsidR="00BB6A30"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>
        <w:t>And t</w:t>
      </w:r>
      <w:r w:rsidR="008935D1">
        <w:t xml:space="preserve">he rapid development of IT brings many gadgets with it, such as </w:t>
      </w:r>
      <w:r w:rsidR="008935D1" w:rsidRPr="009B4C4C">
        <w:rPr>
          <w:rFonts w:eastAsia="宋体" w:cs="Times New Roman"/>
        </w:rPr>
        <w:t>mobile apps</w:t>
      </w:r>
      <w:r w:rsidR="008935D1" w:rsidRPr="009B4C4C">
        <w:rPr>
          <w:rFonts w:cs="Times New Roman"/>
        </w:rPr>
        <w:t xml:space="preserve">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360F504C" w14:textId="5BFE7B72" w:rsidR="008935D1" w:rsidRDefault="002C3216" w:rsidP="00017296">
      <w:r>
        <w:rPr>
          <w:rFonts w:hint="eastAsia"/>
        </w:rPr>
        <w:t>Prior</w:t>
      </w:r>
      <w:r>
        <w:t xml:space="preserve"> </w:t>
      </w:r>
      <w:r w:rsidR="00EE0F24">
        <w:t>studies</w:t>
      </w:r>
      <w:r w:rsidR="00EE0F24">
        <w:rPr>
          <w:rFonts w:eastAsiaTheme="minorEastAsia"/>
        </w:rPr>
        <w:t xml:space="preserve"> </w:t>
      </w:r>
      <w:r w:rsidR="00EE0F24">
        <w:t xml:space="preserve">have </w:t>
      </w:r>
      <w:r w:rsidR="00335817" w:rsidRPr="00335817">
        <w:t>put more emphasis on</w:t>
      </w:r>
      <w:r w:rsidR="00EE0F24">
        <w:t xml:space="preserve"> </w:t>
      </w:r>
      <w:r w:rsidR="000D59A4">
        <w:rPr>
          <w:rFonts w:hint="eastAsia"/>
        </w:rPr>
        <w:t>IT</w:t>
      </w:r>
      <w:r w:rsidR="000D59A4">
        <w:t xml:space="preserve"> </w:t>
      </w:r>
      <w:r w:rsidR="00091131">
        <w:t xml:space="preserve">positive </w:t>
      </w:r>
      <w:r w:rsidR="00335817">
        <w:t>effects</w:t>
      </w:r>
      <w:r w:rsidR="00E779C1">
        <w:t>,</w:t>
      </w:r>
      <w:r w:rsidR="00EE0F24">
        <w:t xml:space="preserve"> including </w:t>
      </w:r>
      <w:r w:rsidR="00604D69">
        <w:t>promoting the development of</w:t>
      </w:r>
      <w:r w:rsidR="00205656">
        <w:t xml:space="preserve"> </w:t>
      </w:r>
      <w:r w:rsidR="00EE0F24">
        <w:lastRenderedPageBreak/>
        <w:t xml:space="preserve">health </w:t>
      </w:r>
      <w:r w:rsidR="000F79DE">
        <w:t>care</w:t>
      </w:r>
      <w:r w:rsidR="00EE0F24">
        <w:t xml:space="preserve">, education, </w:t>
      </w:r>
      <w:r w:rsidR="00211C2C">
        <w:t xml:space="preserve">business, </w:t>
      </w:r>
      <w:r w:rsidR="00EE0F24">
        <w:t xml:space="preserve">communication, </w:t>
      </w:r>
      <w:r w:rsidR="00211C2C">
        <w:t xml:space="preserve">entertainment </w:t>
      </w:r>
      <w:r w:rsidR="00EE0F24">
        <w:t xml:space="preserve">and global connectivity </w:t>
      </w:r>
      <w:r w:rsidR="00EE0F24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 w:rsidR="00EE0F24"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 w:rsidR="00EE0F24">
        <w:fldChar w:fldCharType="end"/>
      </w:r>
      <w:r w:rsidR="00EE0F24">
        <w:t>.</w:t>
      </w:r>
      <w:r w:rsidR="00867B42">
        <w:t xml:space="preserve"> </w:t>
      </w:r>
      <w:r w:rsidR="00434417">
        <w:rPr>
          <w:rFonts w:hint="eastAsia"/>
        </w:rPr>
        <w:t>Parts</w:t>
      </w:r>
      <w:r w:rsidR="00434417">
        <w:t xml:space="preserve"> </w:t>
      </w:r>
      <w:r w:rsidR="00434417">
        <w:rPr>
          <w:rFonts w:hint="eastAsia"/>
        </w:rPr>
        <w:t>of</w:t>
      </w:r>
      <w:r w:rsidR="009A2BD6" w:rsidRPr="009A2BD6">
        <w:t xml:space="preserve"> researchers </w:t>
      </w:r>
      <w:r w:rsidR="00BD1A27">
        <w:t>start</w:t>
      </w:r>
      <w:r w:rsidR="00434417">
        <w:rPr>
          <w:rFonts w:hint="eastAsia"/>
        </w:rPr>
        <w:t>ed</w:t>
      </w:r>
      <w:r w:rsidR="00434417">
        <w:t xml:space="preserve"> </w:t>
      </w:r>
      <w:r w:rsidR="00434417">
        <w:rPr>
          <w:rFonts w:hint="eastAsia"/>
        </w:rPr>
        <w:t>to</w:t>
      </w:r>
      <w:r w:rsidR="00434417">
        <w:t xml:space="preserve"> </w:t>
      </w:r>
      <w:r w:rsidR="00434417">
        <w:rPr>
          <w:rFonts w:hint="eastAsia"/>
        </w:rPr>
        <w:t>exploring</w:t>
      </w:r>
      <w:r w:rsidR="00434417">
        <w:t xml:space="preserve"> </w:t>
      </w:r>
      <w:r w:rsidR="00434417">
        <w:rPr>
          <w:rFonts w:hint="eastAsia"/>
        </w:rPr>
        <w:t>how</w:t>
      </w:r>
      <w:r w:rsidR="00434417">
        <w:t xml:space="preserve"> </w:t>
      </w:r>
      <w:r w:rsidR="00434417">
        <w:rPr>
          <w:rFonts w:hint="eastAsia"/>
        </w:rPr>
        <w:t>to</w:t>
      </w:r>
      <w:r w:rsidR="00BD1A27">
        <w:t xml:space="preserve"> </w:t>
      </w:r>
      <w:r w:rsidR="009A2BD6" w:rsidRPr="009A2BD6">
        <w:t>us</w:t>
      </w:r>
      <w:r w:rsidR="00434417">
        <w:rPr>
          <w:rFonts w:hint="eastAsia"/>
        </w:rPr>
        <w:t>e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application on </w:t>
      </w:r>
      <w:r w:rsidR="008509C2">
        <w:t xml:space="preserve">the purpose of </w:t>
      </w:r>
      <w:r w:rsidR="005F2C5E">
        <w:t>driving safety</w:t>
      </w:r>
      <w:r w:rsidR="00CB0B26">
        <w:t xml:space="preserve">. Thus, </w:t>
      </w:r>
      <w:r w:rsidR="00434417">
        <w:rPr>
          <w:rFonts w:hint="eastAsia"/>
        </w:rPr>
        <w:t>this</w:t>
      </w:r>
      <w:r w:rsidR="00434417">
        <w:t xml:space="preserve"> </w:t>
      </w:r>
      <w:r w:rsidR="00434417">
        <w:rPr>
          <w:rFonts w:hint="eastAsia"/>
        </w:rPr>
        <w:t>study</w:t>
      </w:r>
      <w:r w:rsidR="00434417">
        <w:t xml:space="preserve"> </w:t>
      </w:r>
      <w:r w:rsidR="00434417">
        <w:rPr>
          <w:rFonts w:hint="eastAsia"/>
        </w:rPr>
        <w:t>plans</w:t>
      </w:r>
      <w:r w:rsidR="00CB0B26">
        <w:rPr>
          <w:rFonts w:hint="eastAsia"/>
        </w:rPr>
        <w:t xml:space="preserve"> </w:t>
      </w:r>
      <w:r w:rsidR="00CB0B26">
        <w:t xml:space="preserve">to </w:t>
      </w:r>
      <w:r w:rsidR="00434417">
        <w:rPr>
          <w:rFonts w:hint="eastAsia"/>
        </w:rPr>
        <w:t>leverage</w:t>
      </w:r>
      <w:r w:rsidR="00434417">
        <w:t xml:space="preserve"> </w:t>
      </w:r>
      <w:r w:rsidR="00CB0B26">
        <w:t>a</w:t>
      </w:r>
      <w:r w:rsidR="004F61A8">
        <w:t xml:space="preserve"> natural </w:t>
      </w:r>
      <w:r w:rsidR="00CB0B26">
        <w:t xml:space="preserve">experiment to </w:t>
      </w:r>
      <w:r w:rsidR="00434417">
        <w:rPr>
          <w:rFonts w:hint="eastAsia"/>
        </w:rPr>
        <w:t>investigate</w:t>
      </w:r>
      <w:r w:rsidR="00434417">
        <w:t xml:space="preserve"> </w:t>
      </w:r>
      <w:r w:rsidR="00593AD1">
        <w:t xml:space="preserve">the </w:t>
      </w:r>
      <w:r w:rsidR="00D40136">
        <w:rPr>
          <w:rFonts w:hint="eastAsia"/>
        </w:rPr>
        <w:t>c</w:t>
      </w:r>
      <w:r w:rsidR="00D40136">
        <w:t xml:space="preserve">hange in </w:t>
      </w:r>
      <w:r w:rsidR="00434417">
        <w:rPr>
          <w:rFonts w:hint="eastAsia"/>
        </w:rPr>
        <w:t>individual</w:t>
      </w:r>
      <w:r w:rsidR="00434417">
        <w:t xml:space="preserve"> </w:t>
      </w:r>
      <w:r w:rsidR="00593AD1">
        <w:t>driv</w:t>
      </w:r>
      <w:r w:rsidR="001E6FA8">
        <w:t>ing</w:t>
      </w:r>
      <w:r w:rsidR="00D40136">
        <w:t xml:space="preserve"> </w:t>
      </w:r>
      <w:r w:rsidR="00593AD1">
        <w:t>behavior and</w:t>
      </w:r>
      <w:r w:rsidR="002A480E">
        <w:t xml:space="preserve"> </w:t>
      </w:r>
      <w:r w:rsidR="00127F7E">
        <w:t xml:space="preserve">to assess </w:t>
      </w:r>
      <w:r w:rsidR="002A480E">
        <w:t>the value of IT</w:t>
      </w:r>
      <w:r w:rsidR="00C9101C">
        <w:t xml:space="preserve"> usage</w:t>
      </w:r>
      <w:r w:rsidR="002A480E">
        <w:t>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4E5B95F9" w14:textId="726D68BF" w:rsidR="005B6745" w:rsidRPr="006222B3" w:rsidRDefault="002A7E5D">
      <w:pPr>
        <w:rPr>
          <w:rFonts w:eastAsiaTheme="minorEastAsia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1F3824">
        <w:t>R</w:t>
      </w:r>
      <w:r w:rsidR="00CA63EA">
        <w:t xml:space="preserve">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BB2FD9">
        <w:rPr>
          <w:rFonts w:eastAsia="宋体" w:cs="Times New Roman"/>
        </w:rPr>
        <w:t>Another major objective of IT research</w:t>
      </w:r>
      <w:r w:rsidR="00BB2FD9">
        <w:t xml:space="preserve"> is</w:t>
      </w:r>
      <w:r w:rsidR="00BB2FD9"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 w:rsidR="00BB2FD9">
        <w:t xml:space="preserve">. Studies show that </w:t>
      </w:r>
      <w:r w:rsidR="00BB2FD9" w:rsidRPr="008A6321">
        <w:rPr>
          <w:rFonts w:eastAsia="宋体" w:cs="Times New Roman"/>
        </w:rPr>
        <w:t xml:space="preserve">IT usage </w:t>
      </w:r>
      <w:r w:rsidR="00BB2FD9">
        <w:rPr>
          <w:rFonts w:eastAsia="宋体" w:cs="Times New Roman"/>
        </w:rPr>
        <w:t>is</w:t>
      </w:r>
      <w:r w:rsidR="00BB2FD9" w:rsidRPr="008A6321">
        <w:rPr>
          <w:rFonts w:eastAsia="宋体" w:cs="Times New Roman"/>
        </w:rPr>
        <w:t xml:space="preserve"> a key driver of</w:t>
      </w:r>
      <w:r w:rsidR="00BB2FD9">
        <w:rPr>
          <w:rFonts w:eastAsia="宋体" w:cs="Times New Roman" w:hint="eastAsia"/>
        </w:rPr>
        <w:t xml:space="preserve"> </w:t>
      </w:r>
      <w:r w:rsidR="00BB2FD9">
        <w:rPr>
          <w:rFonts w:eastAsia="宋体" w:cs="Times New Roman"/>
        </w:rPr>
        <w:t xml:space="preserve">good </w:t>
      </w:r>
      <w:r w:rsidR="00BB2FD9" w:rsidRPr="008A6321">
        <w:rPr>
          <w:rFonts w:eastAsia="宋体" w:cs="Times New Roman"/>
        </w:rPr>
        <w:t>organizational performance</w:t>
      </w:r>
      <w:r w:rsidR="00BB2FD9">
        <w:rPr>
          <w:rFonts w:eastAsia="宋体" w:cs="Times New Roman"/>
        </w:rPr>
        <w:t xml:space="preserve"> and can e</w:t>
      </w:r>
      <w:r w:rsidR="00BB2FD9" w:rsidRPr="005B3EDF">
        <w:rPr>
          <w:rFonts w:eastAsia="宋体" w:cs="Times New Roman"/>
        </w:rPr>
        <w:t>ffectively improve productivity</w:t>
      </w:r>
      <w:r w:rsidR="00BB2FD9">
        <w:rPr>
          <w:rFonts w:eastAsia="宋体" w:cs="Times New Roman"/>
        </w:rPr>
        <w:t xml:space="preserve"> </w:t>
      </w:r>
      <w:r w:rsidR="00BB2FD9">
        <w:rPr>
          <w:rFonts w:eastAsia="宋体" w:cs="Times New Roman"/>
        </w:rPr>
        <w:fldChar w:fldCharType="begin"/>
      </w:r>
      <w:r w:rsidR="00BB2FD9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BB2FD9">
        <w:rPr>
          <w:rFonts w:eastAsia="宋体" w:cs="Times New Roman"/>
        </w:rPr>
        <w:fldChar w:fldCharType="separate"/>
      </w:r>
      <w:r w:rsidR="00BB2FD9">
        <w:rPr>
          <w:rFonts w:eastAsia="宋体" w:cs="Times New Roman"/>
          <w:noProof/>
        </w:rPr>
        <w:t>(Devaraj and Kohli 2003; Hitt and Brynjolfsson 1996)</w:t>
      </w:r>
      <w:r w:rsidR="00BB2FD9">
        <w:rPr>
          <w:rFonts w:eastAsia="宋体" w:cs="Times New Roman"/>
        </w:rPr>
        <w:fldChar w:fldCharType="end"/>
      </w:r>
      <w:r w:rsidR="00BB2FD9" w:rsidRPr="008A6321">
        <w:rPr>
          <w:rFonts w:eastAsia="宋体" w:cs="Times New Roman"/>
        </w:rPr>
        <w:t>.</w:t>
      </w:r>
      <w:r w:rsidR="009C295A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Recently, </w:t>
      </w:r>
      <w:r w:rsidR="005B6745" w:rsidRPr="002613E4">
        <w:rPr>
          <w:rFonts w:eastAsia="宋体" w:cs="Times New Roman"/>
        </w:rPr>
        <w:t>I</w:t>
      </w:r>
      <w:r w:rsidR="005B6745">
        <w:rPr>
          <w:rFonts w:eastAsia="宋体" w:cs="Times New Roman"/>
        </w:rPr>
        <w:t>T has been used for the purpose of environmental protection.</w:t>
      </w:r>
      <w:r w:rsidR="00625864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Prior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researchers</w:t>
      </w:r>
      <w:r w:rsidR="007B18F9">
        <w:rPr>
          <w:rFonts w:eastAsia="宋体" w:cs="Times New Roman"/>
        </w:rPr>
        <w:t xml:space="preserve"> defin</w:t>
      </w:r>
      <w:r w:rsidR="007B18F9">
        <w:rPr>
          <w:rFonts w:eastAsia="宋体" w:cs="Times New Roman" w:hint="eastAsia"/>
        </w:rPr>
        <w:t>ed</w:t>
      </w:r>
      <w:r w:rsidR="007B18F9">
        <w:rPr>
          <w:rFonts w:eastAsia="宋体" w:cs="Times New Roman"/>
        </w:rPr>
        <w:t xml:space="preserve"> </w:t>
      </w:r>
      <w:r w:rsidR="007B18F9" w:rsidRPr="00642C4B">
        <w:rPr>
          <w:rFonts w:eastAsia="宋体" w:cs="Times New Roman"/>
        </w:rPr>
        <w:t xml:space="preserve">Green IT </w:t>
      </w:r>
      <w:r w:rsidR="007B18F9">
        <w:rPr>
          <w:rFonts w:eastAsia="宋体" w:cs="Times New Roman" w:hint="eastAsia"/>
        </w:rPr>
        <w:t>as</w:t>
      </w:r>
      <w:r w:rsidR="007B18F9" w:rsidRPr="00642C4B">
        <w:rPr>
          <w:rFonts w:eastAsia="宋体" w:cs="Times New Roman"/>
        </w:rPr>
        <w:t xml:space="preserve"> the systematic application of practices that enable the minimization of the environmental impact of IT and allow for company-wide emission reductions based on technological innovations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/>
        </w:rPr>
        <w:fldChar w:fldCharType="begin"/>
      </w:r>
      <w:r w:rsidR="007B18F9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>
        <w:rPr>
          <w:rFonts w:eastAsia="宋体" w:cs="Times New Roman"/>
        </w:rPr>
        <w:fldChar w:fldCharType="separate"/>
      </w:r>
      <w:r w:rsidR="007B18F9">
        <w:rPr>
          <w:rFonts w:eastAsia="宋体" w:cs="Times New Roman"/>
          <w:noProof/>
        </w:rPr>
        <w:t>(Pablos 2012)</w:t>
      </w:r>
      <w:r w:rsidR="007B18F9">
        <w:rPr>
          <w:rFonts w:eastAsia="宋体" w:cs="Times New Roman"/>
        </w:rPr>
        <w:fldChar w:fldCharType="end"/>
      </w:r>
      <w:r w:rsidR="007B18F9">
        <w:rPr>
          <w:rFonts w:eastAsia="宋体" w:cs="Times New Roman"/>
        </w:rPr>
        <w:t xml:space="preserve">. </w:t>
      </w:r>
      <w:r w:rsidR="005B6745" w:rsidRPr="001713CA">
        <w:rPr>
          <w:rFonts w:eastAsia="宋体" w:cs="Times New Roman"/>
        </w:rPr>
        <w:t>Green IT is p</w:t>
      </w:r>
      <w:r w:rsidR="005B6745">
        <w:rPr>
          <w:rFonts w:eastAsia="宋体" w:cs="Times New Roman"/>
        </w:rPr>
        <w:t>ut forward</w:t>
      </w:r>
      <w:r w:rsidR="005B6745" w:rsidRPr="001713CA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t>because of the urge</w:t>
      </w:r>
      <w:r w:rsidR="006967AE">
        <w:rPr>
          <w:rFonts w:eastAsia="宋体" w:cs="Times New Roman"/>
        </w:rPr>
        <w:t xml:space="preserve">nt need </w:t>
      </w:r>
      <w:r w:rsidR="007B18F9">
        <w:rPr>
          <w:rFonts w:eastAsia="宋体" w:cs="Times New Roman"/>
        </w:rPr>
        <w:t xml:space="preserve">for </w:t>
      </w:r>
      <w:r w:rsidR="00625864">
        <w:rPr>
          <w:rFonts w:eastAsia="宋体" w:cs="Times New Roman"/>
        </w:rPr>
        <w:t>sustain</w:t>
      </w:r>
      <w:r w:rsidR="007B18F9">
        <w:rPr>
          <w:rFonts w:eastAsia="宋体" w:cs="Times New Roman"/>
        </w:rPr>
        <w:t>able development</w:t>
      </w:r>
      <w:r w:rsidR="00625864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fldChar w:fldCharType="begin"/>
      </w:r>
      <w:r w:rsidR="00625864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625864">
        <w:rPr>
          <w:rFonts w:eastAsia="宋体" w:cs="Times New Roman"/>
        </w:rPr>
        <w:fldChar w:fldCharType="separate"/>
      </w:r>
      <w:r w:rsidR="00625864">
        <w:rPr>
          <w:rFonts w:eastAsia="宋体" w:cs="Times New Roman"/>
          <w:noProof/>
        </w:rPr>
        <w:t>(Lubin and Esty 2010)</w:t>
      </w:r>
      <w:r w:rsidR="00625864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  <w:r w:rsidR="005B6745" w:rsidRPr="00EA1C42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We will </w:t>
      </w:r>
      <w:r w:rsidR="001761DE">
        <w:rPr>
          <w:rFonts w:eastAsia="宋体" w:cs="Times New Roman"/>
        </w:rPr>
        <w:t xml:space="preserve">definitely </w:t>
      </w:r>
      <w:r w:rsidR="005B6745">
        <w:rPr>
          <w:rFonts w:eastAsia="宋体" w:cs="Times New Roman"/>
        </w:rPr>
        <w:t xml:space="preserve">benefit a lot from Green IT such as saving our money, </w:t>
      </w:r>
      <w:r w:rsidR="005B6745" w:rsidRPr="002D3DFB">
        <w:rPr>
          <w:rFonts w:eastAsia="宋体" w:cs="Times New Roman"/>
        </w:rPr>
        <w:t>improv</w:t>
      </w:r>
      <w:r w:rsidR="005B6745">
        <w:rPr>
          <w:rFonts w:eastAsia="宋体" w:cs="Times New Roman"/>
        </w:rPr>
        <w:t>ing</w:t>
      </w:r>
      <w:r w:rsidR="005B6745" w:rsidRPr="002D3DFB">
        <w:rPr>
          <w:rFonts w:eastAsia="宋体" w:cs="Times New Roman"/>
        </w:rPr>
        <w:t xml:space="preserve"> energy efficiency</w:t>
      </w:r>
      <w:r w:rsidR="005B6745">
        <w:rPr>
          <w:rFonts w:eastAsia="宋体" w:cs="Times New Roman"/>
        </w:rPr>
        <w:t xml:space="preserve">, </w:t>
      </w:r>
      <w:r w:rsidR="005B6745" w:rsidRPr="00A22745">
        <w:rPr>
          <w:rFonts w:eastAsia="宋体" w:cs="Times New Roman"/>
        </w:rPr>
        <w:t>lowering greenhouse gas emissions</w:t>
      </w:r>
      <w:r w:rsidR="005B6745">
        <w:rPr>
          <w:rFonts w:eastAsia="宋体" w:cs="Times New Roman"/>
        </w:rPr>
        <w:t xml:space="preserve"> and so on </w: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 </w:instrTex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.DATA </w:instrText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separate"/>
      </w:r>
      <w:r w:rsidR="005B6745">
        <w:rPr>
          <w:rFonts w:eastAsia="宋体" w:cs="Times New Roman"/>
          <w:noProof/>
        </w:rPr>
        <w:t>(Erek et al. 2011; Loeser et al. 2011; Murugesan 2008)</w:t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</w:p>
    <w:p w14:paraId="621A57FC" w14:textId="52F70A69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 xml:space="preserve">When it comes to </w:t>
      </w:r>
      <w:r w:rsidR="00577CE9">
        <w:rPr>
          <w:rFonts w:eastAsiaTheme="minorEastAsia"/>
        </w:rPr>
        <w:t>commercial field</w:t>
      </w:r>
      <w:r w:rsidR="00116F85">
        <w:rPr>
          <w:rFonts w:eastAsiaTheme="minorEastAsia"/>
        </w:rPr>
        <w:t>,</w:t>
      </w:r>
      <w:r w:rsidR="001B57D5">
        <w:rPr>
          <w:rFonts w:eastAsiaTheme="minorEastAsia"/>
        </w:rPr>
        <w:t xml:space="preserve">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 xml:space="preserve">. 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5A994FFC" w:rsidR="00574DF1" w:rsidRDefault="00574DF1" w:rsidP="0050724C">
      <w:pPr>
        <w:pStyle w:val="2"/>
      </w:pPr>
      <w:r w:rsidRPr="00077025">
        <w:t xml:space="preserve">Driving </w:t>
      </w:r>
      <w:r w:rsidR="001F027B">
        <w:t>Risks</w:t>
      </w:r>
    </w:p>
    <w:p w14:paraId="6401A1B5" w14:textId="391F8815" w:rsidR="00337A6D" w:rsidRPr="002C0CF0" w:rsidRDefault="007047B4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rior</w:t>
      </w:r>
      <w:r w:rsidR="00337A6D" w:rsidRPr="00A170A1">
        <w:rPr>
          <w:rFonts w:cs="Times New Roman"/>
          <w:szCs w:val="21"/>
        </w:rPr>
        <w:t xml:space="preserve"> studies have assessed various contributing factors </w:t>
      </w:r>
      <w:r w:rsidR="00337A6D">
        <w:rPr>
          <w:rFonts w:cs="Times New Roman"/>
          <w:szCs w:val="21"/>
        </w:rPr>
        <w:t>in</w:t>
      </w:r>
      <w:r w:rsidR="00337A6D" w:rsidRPr="00A170A1">
        <w:rPr>
          <w:rFonts w:cs="Times New Roman"/>
          <w:szCs w:val="21"/>
        </w:rPr>
        <w:t xml:space="preserve"> driving risks</w:t>
      </w:r>
      <w:r w:rsidR="00337A6D">
        <w:rPr>
          <w:rFonts w:cs="Times New Roman"/>
          <w:szCs w:val="21"/>
        </w:rPr>
        <w:t xml:space="preserve">. </w:t>
      </w:r>
      <w:r w:rsidR="00D10AD0">
        <w:rPr>
          <w:rFonts w:cs="Times New Roman"/>
          <w:szCs w:val="21"/>
        </w:rPr>
        <w:t>Researchers</w:t>
      </w:r>
      <w:r w:rsidR="00337A6D"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summarized</w:t>
      </w:r>
      <w:r w:rsidR="00337A6D"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as</w:t>
      </w:r>
      <w:r w:rsidR="00337A6D">
        <w:rPr>
          <w:rFonts w:cs="Times New Roman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 xml:space="preserve">drivers’ driving behaviors, </w:t>
      </w:r>
      <w:r w:rsidR="00337A6D">
        <w:rPr>
          <w:rFonts w:cs="Times New Roman"/>
          <w:szCs w:val="21"/>
        </w:rPr>
        <w:t>traits</w:t>
      </w:r>
      <w:r w:rsidR="00337A6D" w:rsidRPr="00A170A1">
        <w:rPr>
          <w:rFonts w:cs="Times New Roman"/>
          <w:szCs w:val="21"/>
        </w:rPr>
        <w:t>, the road condition, environment state</w:t>
      </w:r>
      <w:r w:rsidR="00337A6D">
        <w:rPr>
          <w:rFonts w:cs="Times New Roman"/>
          <w:szCs w:val="21"/>
        </w:rPr>
        <w:t xml:space="preserve"> and vehicle failures </w: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 </w:instrTex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.DATA </w:instrText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separate"/>
      </w:r>
      <w:r w:rsidR="00337A6D"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t>.</w:t>
      </w:r>
      <w:r w:rsidR="00337A6D" w:rsidRPr="00A170A1">
        <w:rPr>
          <w:rFonts w:cs="Times New Roman"/>
          <w:szCs w:val="21"/>
        </w:rPr>
        <w:t xml:space="preserve"> </w:t>
      </w:r>
      <w:bookmarkStart w:id="1" w:name="_Hlk57036863"/>
      <w:r w:rsidR="00337A6D">
        <w:rPr>
          <w:rFonts w:cs="Times New Roman"/>
          <w:szCs w:val="21"/>
        </w:rPr>
        <w:t xml:space="preserve">From the perspective of drivers themselves, </w:t>
      </w:r>
      <w:bookmarkEnd w:id="1"/>
      <w:r w:rsidR="00337A6D">
        <w:rPr>
          <w:rFonts w:cs="Times New Roman"/>
          <w:szCs w:val="21"/>
        </w:rPr>
        <w:t>r</w:t>
      </w:r>
      <w:r w:rsidR="00337A6D" w:rsidRPr="00CC195E">
        <w:rPr>
          <w:rFonts w:cs="Times New Roman"/>
          <w:szCs w:val="21"/>
        </w:rPr>
        <w:t>esearch often 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="00337A6D" w:rsidRPr="00CC195E">
        <w:rPr>
          <w:rFonts w:cs="Times New Roman"/>
          <w:szCs w:val="21"/>
        </w:rPr>
        <w:t>.</w:t>
      </w:r>
      <w:r w:rsidR="00337A6D">
        <w:rPr>
          <w:rFonts w:cs="Times New Roman" w:hint="eastAsia"/>
          <w:szCs w:val="21"/>
        </w:rPr>
        <w:t xml:space="preserve"> </w:t>
      </w:r>
      <w:r w:rsidR="00337A6D" w:rsidRPr="00191F8C">
        <w:rPr>
          <w:rFonts w:cs="Times New Roman"/>
          <w:szCs w:val="21"/>
        </w:rPr>
        <w:t xml:space="preserve">The skills component includes practice, </w:t>
      </w:r>
      <w:r w:rsidR="00337A6D" w:rsidRPr="00A170A1">
        <w:rPr>
          <w:rFonts w:cs="Times New Roman"/>
          <w:kern w:val="0"/>
          <w:szCs w:val="21"/>
        </w:rPr>
        <w:t>exposure to the diversity of traffic situations</w:t>
      </w:r>
      <w:r w:rsidR="00337A6D"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="00337A6D" w:rsidRPr="00191F8C">
        <w:rPr>
          <w:rFonts w:cs="Times New Roman"/>
          <w:szCs w:val="21"/>
        </w:rPr>
        <w:t>reaction time</w:t>
      </w:r>
      <w:r w:rsidR="00337A6D">
        <w:rPr>
          <w:rFonts w:cs="Times New Roman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 </w:instrTex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.DATA </w:instrText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 Driving style</w:t>
      </w:r>
      <w:r w:rsidR="00B9532E">
        <w:rPr>
          <w:rFonts w:cs="Times New Roman"/>
          <w:szCs w:val="21"/>
        </w:rPr>
        <w:t xml:space="preserve"> means</w:t>
      </w:r>
      <w:r w:rsidR="00337A6D" w:rsidRPr="00191F8C">
        <w:rPr>
          <w:rFonts w:cs="Times New Roman"/>
          <w:szCs w:val="21"/>
        </w:rPr>
        <w:t xml:space="preserve"> the ways an individual chooses to drive</w:t>
      </w:r>
      <w:r w:rsidR="00B9532E">
        <w:rPr>
          <w:rFonts w:cs="Times New Roman"/>
          <w:szCs w:val="21"/>
        </w:rPr>
        <w:t xml:space="preserve"> </w:t>
      </w:r>
      <w:r w:rsidR="00337A6D">
        <w:rPr>
          <w:rFonts w:cs="Times New Roman"/>
          <w:szCs w:val="21"/>
        </w:rPr>
        <w:fldChar w:fldCharType="begin"/>
      </w:r>
      <w:r w:rsidR="00B9532E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337A6D">
        <w:rPr>
          <w:rFonts w:cs="Times New Roman"/>
          <w:szCs w:val="21"/>
        </w:rPr>
        <w:fldChar w:fldCharType="separate"/>
      </w:r>
      <w:r w:rsidR="00B9532E">
        <w:rPr>
          <w:rFonts w:cs="Times New Roman"/>
          <w:noProof/>
          <w:szCs w:val="21"/>
        </w:rPr>
        <w:t>(Rolison et al. 2018)</w:t>
      </w:r>
      <w:r w:rsidR="00337A6D">
        <w:rPr>
          <w:rFonts w:cs="Times New Roman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</w:t>
      </w:r>
      <w:r w:rsidR="002C0CF0">
        <w:rPr>
          <w:rFonts w:eastAsiaTheme="minorEastAsia" w:cs="Times New Roman" w:hint="eastAsia"/>
          <w:szCs w:val="21"/>
        </w:rPr>
        <w:t xml:space="preserve"> </w:t>
      </w:r>
      <w:r w:rsidR="00712F1C">
        <w:rPr>
          <w:rFonts w:cs="Times New Roman"/>
          <w:kern w:val="0"/>
          <w:szCs w:val="21"/>
        </w:rPr>
        <w:t>D</w:t>
      </w:r>
      <w:r w:rsidR="00337A6D">
        <w:rPr>
          <w:rFonts w:cs="Times New Roman"/>
          <w:kern w:val="0"/>
          <w:szCs w:val="21"/>
        </w:rPr>
        <w:t xml:space="preserve">riving </w:t>
      </w:r>
      <w:proofErr w:type="gramStart"/>
      <w:r w:rsidR="00337A6D">
        <w:rPr>
          <w:rFonts w:cs="Times New Roman"/>
          <w:kern w:val="0"/>
          <w:szCs w:val="21"/>
        </w:rPr>
        <w:t>characteristics</w:t>
      </w:r>
      <w:proofErr w:type="gramEnd"/>
      <w:r w:rsidR="00337A6D">
        <w:rPr>
          <w:rFonts w:cs="Times New Roman"/>
          <w:kern w:val="0"/>
          <w:szCs w:val="21"/>
        </w:rPr>
        <w:t xml:space="preserve"> a complex</w:t>
      </w:r>
      <w:r w:rsidR="000A08B9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t>interaction of diving skills and styles</w:t>
      </w:r>
      <w:r w:rsidR="00712F1C">
        <w:rPr>
          <w:rFonts w:cs="Times New Roman"/>
          <w:kern w:val="0"/>
          <w:szCs w:val="21"/>
        </w:rPr>
        <w:t xml:space="preserve"> are explained in prior studies</w:t>
      </w:r>
      <w:r w:rsidR="00337A6D">
        <w:rPr>
          <w:rFonts w:cs="Times New Roman"/>
          <w:kern w:val="0"/>
          <w:szCs w:val="21"/>
        </w:rPr>
        <w:t xml:space="preserve">. </w:t>
      </w:r>
      <w:r w:rsidR="006018BB">
        <w:rPr>
          <w:rFonts w:cs="Times New Roman"/>
          <w:kern w:val="0"/>
          <w:szCs w:val="21"/>
        </w:rPr>
        <w:t>For example, d</w:t>
      </w:r>
      <w:r w:rsidR="00337A6D" w:rsidRPr="00A170A1">
        <w:rPr>
          <w:rFonts w:cs="Times New Roman"/>
          <w:kern w:val="0"/>
          <w:szCs w:val="21"/>
        </w:rPr>
        <w:t>riving experience was confirmed to be a significant predictor of safety and skill-oriented driving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 xml:space="preserve">(Lajunen and Summala </w:t>
      </w:r>
      <w:r w:rsidR="00337A6D">
        <w:rPr>
          <w:rFonts w:cs="Times New Roman"/>
          <w:noProof/>
          <w:kern w:val="0"/>
          <w:szCs w:val="21"/>
        </w:rPr>
        <w:lastRenderedPageBreak/>
        <w:t>1995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 xml:space="preserve">, for which researchers </w:t>
      </w:r>
      <w:r w:rsidR="00337A6D" w:rsidRPr="00A170A1">
        <w:rPr>
          <w:rFonts w:cs="Times New Roman"/>
          <w:kern w:val="0"/>
          <w:szCs w:val="21"/>
        </w:rPr>
        <w:t>explains that practice and increased exposure to the diversity of traffic situations could be expected to improve skills, but also increase subjective control over driving and reduce concerns about safety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Näätänen and Summala 1976; Spolander 1983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A170A1">
        <w:rPr>
          <w:rFonts w:cs="Times New Roman"/>
          <w:kern w:val="0"/>
          <w:szCs w:val="21"/>
        </w:rPr>
        <w:t>. And of course, age may be related to driving experience, thus many of the younger drivers</w:t>
      </w:r>
      <w:r w:rsidR="00851C60">
        <w:rPr>
          <w:rFonts w:cs="Times New Roman"/>
          <w:kern w:val="0"/>
          <w:szCs w:val="21"/>
        </w:rPr>
        <w:t xml:space="preserve"> </w:t>
      </w:r>
      <w:r w:rsidR="00337A6D" w:rsidRPr="00A170A1">
        <w:rPr>
          <w:rFonts w:cs="Times New Roman"/>
          <w:kern w:val="0"/>
          <w:szCs w:val="21"/>
        </w:rPr>
        <w:t>tend to have higher risk of driving than older drivers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Sharkin 2004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1E05FD21" w:rsidR="00337A6D" w:rsidRPr="0043556E" w:rsidRDefault="005B1711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t>E</w:t>
      </w:r>
      <w:r w:rsidR="00337A6D">
        <w:rPr>
          <w:rFonts w:cs="Times New Roman"/>
          <w:kern w:val="0"/>
          <w:szCs w:val="21"/>
        </w:rPr>
        <w:t xml:space="preserve">fforts have been taken to improve the driving risk assessment. However, </w:t>
      </w:r>
      <w:r w:rsidR="009A3CEF">
        <w:rPr>
          <w:rFonts w:cs="Times New Roman"/>
          <w:kern w:val="0"/>
          <w:szCs w:val="21"/>
        </w:rPr>
        <w:t>traditional</w:t>
      </w:r>
      <w:r w:rsidR="00E577BC">
        <w:rPr>
          <w:rFonts w:cs="Times New Roman"/>
          <w:kern w:val="0"/>
          <w:szCs w:val="21"/>
        </w:rPr>
        <w:t xml:space="preserve"> ways to reduce the driving 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app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d App usage behavior of the drivers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0617C98D" w14:textId="5B0B30C8" w:rsidR="00A64465" w:rsidRDefault="00447879" w:rsidP="00DF1F53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 </w:t>
      </w:r>
      <w:r w:rsidR="000B69E7">
        <w:rPr>
          <w:rFonts w:eastAsiaTheme="minorEastAsia"/>
        </w:rPr>
        <w:t>A</w:t>
      </w:r>
      <w:r w:rsidR="000B69E7" w:rsidRPr="00447879">
        <w:rPr>
          <w:rFonts w:eastAsiaTheme="minorEastAsia"/>
        </w:rPr>
        <w:t>pps</w:t>
      </w:r>
      <w:r w:rsidR="000B69E7">
        <w:rPr>
          <w:rFonts w:eastAsiaTheme="minorEastAsia"/>
        </w:rPr>
        <w:t xml:space="preserve">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B00181">
        <w:rPr>
          <w:rFonts w:eastAsiaTheme="minorEastAsia"/>
        </w:rPr>
        <w:t xml:space="preserve">has </w:t>
      </w:r>
      <w:r w:rsidR="007D1BF7">
        <w:rPr>
          <w:rFonts w:eastAsiaTheme="minorEastAsia"/>
        </w:rPr>
        <w:t>already existed</w:t>
      </w:r>
      <w:r w:rsidR="00C74065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/>
      </w:r>
      <w:r w:rsidR="002565D3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Journal Article"&gt;17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2565D3">
        <w:rPr>
          <w:rFonts w:eastAsiaTheme="minorEastAsia"/>
          <w:noProof/>
        </w:rPr>
        <w:t>(Halepota 2005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>
        <w:rPr>
          <w:rFonts w:eastAsiaTheme="minorEastAsia"/>
        </w:rPr>
        <w:t>a</w:t>
      </w:r>
      <w:r w:rsidR="0037391C">
        <w:rPr>
          <w:rFonts w:eastAsiaTheme="minorEastAsia"/>
        </w:rPr>
        <w:t xml:space="preserve">nd </w:t>
      </w:r>
      <w:r w:rsidR="00395804">
        <w:rPr>
          <w:rFonts w:eastAsiaTheme="minorEastAsia"/>
        </w:rPr>
        <w:t>the theory is</w:t>
      </w:r>
      <w:r w:rsidRPr="00447879">
        <w:rPr>
          <w:rFonts w:eastAsiaTheme="minorEastAsia"/>
        </w:rPr>
        <w:t xml:space="preserve"> emerging as an appropriate lens for its examination</w:t>
      </w:r>
      <w:r w:rsidR="00BC48E7">
        <w:rPr>
          <w:rFonts w:eastAsiaTheme="minorEastAsia"/>
        </w:rPr>
        <w:t xml:space="preserve"> </w:t>
      </w:r>
      <w:r w:rsidR="00BC48E7">
        <w:rPr>
          <w:rFonts w:eastAsiaTheme="minorEastAsia"/>
        </w:rPr>
        <w:fldChar w:fldCharType="begin"/>
      </w:r>
      <w:r w:rsidR="001775D9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>
        <w:rPr>
          <w:rFonts w:eastAsiaTheme="minorEastAsia"/>
        </w:rPr>
        <w:fldChar w:fldCharType="separate"/>
      </w:r>
      <w:r w:rsidR="001775D9">
        <w:rPr>
          <w:rFonts w:eastAsiaTheme="minorEastAsia"/>
          <w:noProof/>
        </w:rPr>
        <w:t>(Chang et al. 2013; Lee et al. 2005)</w:t>
      </w:r>
      <w:r w:rsidR="00BC48E7">
        <w:rPr>
          <w:rFonts w:eastAsiaTheme="minorEastAsia"/>
        </w:rPr>
        <w:fldChar w:fldCharType="end"/>
      </w:r>
      <w:r w:rsidRPr="00447879">
        <w:rPr>
          <w:rFonts w:eastAsiaTheme="minorEastAsia"/>
        </w:rPr>
        <w:t xml:space="preserve">. </w:t>
      </w:r>
      <w:r w:rsidR="003C4E04">
        <w:rPr>
          <w:rFonts w:eastAsiaTheme="minorEastAsia"/>
        </w:rPr>
        <w:t xml:space="preserve">Motivational theories are </w:t>
      </w:r>
      <w:r w:rsidR="00D666FF">
        <w:rPr>
          <w:rFonts w:eastAsiaTheme="minorEastAsia"/>
        </w:rPr>
        <w:t xml:space="preserve">such </w:t>
      </w:r>
      <w:r w:rsidR="003C4E04">
        <w:rPr>
          <w:rFonts w:eastAsiaTheme="minorEastAsia"/>
        </w:rPr>
        <w:t>a group of theor</w:t>
      </w:r>
      <w:r w:rsidR="00D666FF">
        <w:rPr>
          <w:rFonts w:eastAsiaTheme="minorEastAsia"/>
        </w:rPr>
        <w:t>ies</w:t>
      </w:r>
      <w:r w:rsidR="00FE3E9C">
        <w:rPr>
          <w:rFonts w:eastAsiaTheme="minorEastAsia"/>
        </w:rPr>
        <w:t xml:space="preserve">. </w:t>
      </w:r>
      <w:r w:rsidR="00FE3E9C" w:rsidRPr="00FE3E9C">
        <w:rPr>
          <w:rFonts w:eastAsiaTheme="minorEastAsia"/>
        </w:rPr>
        <w:t>Motivational theory is tasked with discovering what drives individuals to work towards a goal or outcome</w:t>
      </w:r>
      <w:r w:rsidR="00FE3E9C">
        <w:rPr>
          <w:rFonts w:eastAsiaTheme="minorEastAsia"/>
        </w:rPr>
        <w:t>,</w:t>
      </w:r>
      <w:r w:rsidR="003C4E04">
        <w:rPr>
          <w:rFonts w:eastAsiaTheme="minorEastAsia"/>
        </w:rPr>
        <w:t xml:space="preserve"> </w:t>
      </w:r>
      <w:r w:rsidR="00980471">
        <w:rPr>
          <w:rFonts w:eastAsiaTheme="minorEastAsia"/>
        </w:rPr>
        <w:t>m</w:t>
      </w:r>
      <w:r w:rsidR="00412174" w:rsidRPr="00412174">
        <w:rPr>
          <w:rFonts w:eastAsiaTheme="minorEastAsia"/>
        </w:rPr>
        <w:t xml:space="preserve">ost </w:t>
      </w:r>
      <w:r w:rsidR="00980471">
        <w:rPr>
          <w:rFonts w:eastAsiaTheme="minorEastAsia"/>
        </w:rPr>
        <w:t>of which</w:t>
      </w:r>
      <w:r w:rsidR="00412174" w:rsidRPr="00412174">
        <w:rPr>
          <w:rFonts w:eastAsiaTheme="minorEastAsia"/>
        </w:rPr>
        <w:t xml:space="preserve"> differentiate between intrinsic and extrinsic factor</w:t>
      </w:r>
      <w:r w:rsidR="006A0FB0">
        <w:rPr>
          <w:rFonts w:eastAsiaTheme="minorEastAsia"/>
        </w:rPr>
        <w:t>s</w:t>
      </w:r>
      <w:r w:rsidR="00FB2697">
        <w:rPr>
          <w:rFonts w:eastAsiaTheme="minorEastAsia" w:hint="eastAsia"/>
        </w:rPr>
        <w:t>:</w:t>
      </w:r>
      <w:r w:rsidR="00FB2697">
        <w:rPr>
          <w:rFonts w:eastAsiaTheme="minorEastAsia"/>
        </w:rPr>
        <w:t xml:space="preserve"> </w:t>
      </w:r>
      <w:r w:rsidR="00FB2697" w:rsidRPr="00975F54">
        <w:rPr>
          <w:rFonts w:eastAsiaTheme="minorEastAsia"/>
        </w:rPr>
        <w:t xml:space="preserve">the former are concerned with </w:t>
      </w:r>
      <w:r w:rsidR="007621F4" w:rsidRPr="007621F4">
        <w:rPr>
          <w:rFonts w:eastAsiaTheme="minorEastAsia"/>
        </w:rPr>
        <w:t>the performance of an activity for no apparent reinforcement</w:t>
      </w:r>
      <w:r w:rsidR="007621F4">
        <w:rPr>
          <w:rFonts w:eastAsiaTheme="minorEastAsia" w:hint="eastAsia"/>
        </w:rPr>
        <w:t xml:space="preserve"> </w:t>
      </w:r>
      <w:r w:rsidR="007621F4" w:rsidRPr="007621F4">
        <w:rPr>
          <w:rFonts w:eastAsiaTheme="minorEastAsia"/>
        </w:rPr>
        <w:t>other than the activity per se</w:t>
      </w:r>
      <w:r w:rsidR="00FB2697" w:rsidRPr="00975F54">
        <w:rPr>
          <w:rFonts w:eastAsiaTheme="minorEastAsia"/>
        </w:rPr>
        <w:t>. Extrinsic motivations focus on the outcome of the activity i.e.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 </w:instrText>
      </w:r>
      <w:r w:rsidR="0078573C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.DATA </w:instrText>
      </w:r>
      <w:r w:rsidR="0078573C">
        <w:rPr>
          <w:rFonts w:eastAsiaTheme="minorEastAsia"/>
        </w:rPr>
      </w:r>
      <w:r w:rsidR="0078573C">
        <w:rPr>
          <w:rFonts w:eastAsiaTheme="minorEastAsia"/>
        </w:rPr>
        <w:fldChar w:fldCharType="end"/>
      </w:r>
      <w:r w:rsidR="00EA71CA">
        <w:rPr>
          <w:rFonts w:eastAsiaTheme="minorEastAsia"/>
        </w:rPr>
      </w:r>
      <w:r w:rsidR="00EA71CA">
        <w:rPr>
          <w:rFonts w:eastAsiaTheme="minorEastAsia"/>
        </w:rPr>
        <w:fldChar w:fldCharType="separate"/>
      </w:r>
      <w:r w:rsidR="0078573C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83152F">
        <w:rPr>
          <w:rFonts w:eastAsiaTheme="minorEastAsia"/>
        </w:rPr>
        <w:t xml:space="preserve"> </w:t>
      </w:r>
      <w:r w:rsidR="009B1AF8">
        <w:rPr>
          <w:rFonts w:eastAsiaTheme="minorEastAsia"/>
        </w:rPr>
        <w:t>I</w:t>
      </w:r>
      <w:r w:rsidR="009B1AF8">
        <w:rPr>
          <w:rFonts w:eastAsiaTheme="minorEastAsia" w:hint="eastAsia"/>
        </w:rPr>
        <w:t>n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the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past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decades</w:t>
      </w:r>
      <w:r w:rsidR="009B1AF8"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to </w:t>
      </w:r>
      <w:r w:rsidR="00D9686B">
        <w:rPr>
          <w:rFonts w:eastAsiaTheme="minorEastAsia"/>
        </w:rPr>
        <w:t>account for</w:t>
      </w:r>
      <w:r w:rsidR="000E728C">
        <w:rPr>
          <w:rFonts w:eastAsiaTheme="minorEastAsia"/>
        </w:rPr>
        <w:t xml:space="preserve"> 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f</w:t>
      </w:r>
      <w:r w:rsidR="008B1E56">
        <w:rPr>
          <w:rFonts w:eastAsiaTheme="minorEastAsia"/>
        </w:rPr>
        <w:t xml:space="preserve"> Internet u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BA49C0">
        <w:rPr>
          <w:rFonts w:eastAsiaTheme="minorEastAsia"/>
        </w:rPr>
        <w:t xml:space="preserve">And </w:t>
      </w:r>
      <w:r w:rsidR="00966FFC">
        <w:rPr>
          <w:rFonts w:eastAsiaTheme="minorEastAsia"/>
        </w:rPr>
        <w:t xml:space="preserve">referring to </w:t>
      </w:r>
      <w:r w:rsidR="00966FFC" w:rsidRPr="00966FFC">
        <w:rPr>
          <w:rFonts w:eastAsiaTheme="minorEastAsia"/>
        </w:rPr>
        <w:t xml:space="preserve">Steg and </w:t>
      </w:r>
      <w:proofErr w:type="spellStart"/>
      <w:r w:rsidR="00966FFC" w:rsidRPr="00966FFC">
        <w:rPr>
          <w:rFonts w:eastAsiaTheme="minorEastAsia"/>
        </w:rPr>
        <w:t>Vlek</w:t>
      </w:r>
      <w:proofErr w:type="spellEnd"/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CC8D12B" w14:textId="4EA3C107" w:rsidR="000B2B06" w:rsidRDefault="00B35668" w:rsidP="00DF1F53">
      <w:pPr>
        <w:rPr>
          <w:rFonts w:eastAsiaTheme="minorEastAsia"/>
        </w:rPr>
      </w:pPr>
      <w:r>
        <w:rPr>
          <w:rFonts w:eastAsiaTheme="minorEastAsia"/>
        </w:rPr>
        <w:t xml:space="preserve">Thus, </w:t>
      </w:r>
      <w:r w:rsidR="001517E2">
        <w:rPr>
          <w:rFonts w:eastAsiaTheme="minorEastAsia"/>
        </w:rPr>
        <w:t>s</w:t>
      </w:r>
      <w:r w:rsidR="001517E2" w:rsidRPr="001517E2">
        <w:rPr>
          <w:rFonts w:eastAsiaTheme="minorEastAsia"/>
        </w:rPr>
        <w:t>ince the goal of our work is to explore the impact of mobile app usage on individual behavior changing,</w:t>
      </w:r>
      <w:r w:rsidR="001517E2">
        <w:rPr>
          <w:rFonts w:eastAsiaTheme="minorEastAsia"/>
        </w:rPr>
        <w:t xml:space="preserve"> </w:t>
      </w:r>
      <w:r w:rsidR="006672FB">
        <w:rPr>
          <w:rFonts w:eastAsiaTheme="minorEastAsia"/>
        </w:rPr>
        <w:t>after u</w:t>
      </w:r>
      <w:r w:rsidR="00974618">
        <w:rPr>
          <w:rFonts w:eastAsiaTheme="minorEastAsia"/>
        </w:rPr>
        <w:t>nderstanding</w:t>
      </w:r>
      <w:r w:rsidR="009530A3">
        <w:rPr>
          <w:rFonts w:eastAsiaTheme="minorEastAsia"/>
        </w:rPr>
        <w:t xml:space="preserve"> humans’ behavioral motivation</w:t>
      </w:r>
      <w:r w:rsidR="00975ABA">
        <w:rPr>
          <w:rFonts w:eastAsiaTheme="minorEastAsia"/>
        </w:rPr>
        <w:t>,</w:t>
      </w:r>
      <w:r w:rsidR="000B3F5E">
        <w:rPr>
          <w:rFonts w:eastAsiaTheme="minorEastAsia"/>
        </w:rPr>
        <w:t xml:space="preserve"> we</w:t>
      </w:r>
      <w:r w:rsidR="00424A9D">
        <w:rPr>
          <w:rFonts w:eastAsiaTheme="minorEastAsia"/>
        </w:rPr>
        <w:t xml:space="preserve"> plan to </w:t>
      </w:r>
      <w:r w:rsidR="00AA79A8">
        <w:rPr>
          <w:rFonts w:eastAsiaTheme="minorEastAsia"/>
        </w:rPr>
        <w:t>design our experiment and explain the results</w:t>
      </w:r>
      <w:r w:rsidR="00E6500E">
        <w:rPr>
          <w:rFonts w:eastAsiaTheme="minorEastAsia"/>
        </w:rPr>
        <w:t xml:space="preserve"> based on the </w:t>
      </w:r>
      <w:r w:rsidR="007D34BA">
        <w:rPr>
          <w:rFonts w:eastAsiaTheme="minorEastAsia"/>
        </w:rPr>
        <w:t xml:space="preserve">prior </w:t>
      </w:r>
      <w:r w:rsidR="00E6500E">
        <w:rPr>
          <w:rFonts w:eastAsiaTheme="minorEastAsia"/>
        </w:rPr>
        <w:t>theories.</w:t>
      </w:r>
      <w:r w:rsidR="0063396D">
        <w:rPr>
          <w:rFonts w:eastAsiaTheme="minorEastAsia"/>
        </w:rPr>
        <w:t xml:space="preserve"> In our research, </w:t>
      </w:r>
      <w:r w:rsidR="00F019AB">
        <w:rPr>
          <w:rFonts w:eastAsiaTheme="minorEastAsia"/>
        </w:rPr>
        <w:t>the pa</w:t>
      </w:r>
      <w:r w:rsidR="00B33DD6">
        <w:rPr>
          <w:rFonts w:eastAsiaTheme="minorEastAsia"/>
        </w:rPr>
        <w:t>r</w:t>
      </w:r>
      <w:r w:rsidR="00F019AB">
        <w:rPr>
          <w:rFonts w:eastAsiaTheme="minorEastAsia"/>
        </w:rPr>
        <w:t>ticipants</w:t>
      </w:r>
      <w:r w:rsidR="00927D69" w:rsidRPr="003B12AE">
        <w:rPr>
          <w:rFonts w:eastAsiaTheme="minorEastAsia"/>
        </w:rPr>
        <w:t xml:space="preserve"> </w:t>
      </w:r>
      <w:r w:rsidR="00927D69">
        <w:rPr>
          <w:rFonts w:eastAsiaTheme="minorEastAsia"/>
        </w:rPr>
        <w:t xml:space="preserve">will </w:t>
      </w:r>
      <w:r w:rsidR="00DF4174">
        <w:rPr>
          <w:rFonts w:eastAsiaTheme="minorEastAsia"/>
        </w:rPr>
        <w:t>have access to a</w:t>
      </w:r>
      <w:r w:rsidR="00F9586E">
        <w:rPr>
          <w:rFonts w:eastAsiaTheme="minorEastAsia"/>
        </w:rPr>
        <w:t>n</w:t>
      </w:r>
      <w:r w:rsidR="00DF4174">
        <w:rPr>
          <w:rFonts w:eastAsiaTheme="minorEastAsia"/>
        </w:rPr>
        <w:t xml:space="preserve"> </w:t>
      </w:r>
      <w:r w:rsidR="003A7ED6">
        <w:rPr>
          <w:rFonts w:eastAsiaTheme="minorEastAsia"/>
        </w:rPr>
        <w:t xml:space="preserve">App </w:t>
      </w:r>
      <w:r w:rsidR="00DF4174">
        <w:rPr>
          <w:rFonts w:eastAsiaTheme="minorEastAsia"/>
        </w:rPr>
        <w:t xml:space="preserve">which will </w:t>
      </w:r>
      <w:r w:rsidR="00927D69">
        <w:rPr>
          <w:rFonts w:eastAsiaTheme="minorEastAsia"/>
        </w:rPr>
        <w:t xml:space="preserve">send </w:t>
      </w:r>
      <w:r w:rsidR="00927D69" w:rsidRPr="003B12AE">
        <w:rPr>
          <w:rFonts w:eastAsiaTheme="minorEastAsia"/>
        </w:rPr>
        <w:t>alert</w:t>
      </w:r>
      <w:r w:rsidR="00927D69">
        <w:rPr>
          <w:rFonts w:eastAsiaTheme="minorEastAsia"/>
        </w:rPr>
        <w:t xml:space="preserve"> to</w:t>
      </w:r>
      <w:r w:rsidR="00927D69" w:rsidRPr="003B12AE">
        <w:rPr>
          <w:rFonts w:eastAsiaTheme="minorEastAsia"/>
        </w:rPr>
        <w:t xml:space="preserve"> them when it detects risky driving behavior</w:t>
      </w:r>
      <w:r w:rsidR="00927D69">
        <w:rPr>
          <w:rFonts w:eastAsiaTheme="minorEastAsia"/>
        </w:rPr>
        <w:t>s</w:t>
      </w:r>
      <w:r w:rsidR="00927D69" w:rsidRPr="003B12AE">
        <w:rPr>
          <w:rFonts w:eastAsiaTheme="minorEastAsia"/>
        </w:rPr>
        <w:t xml:space="preserve"> and</w:t>
      </w:r>
      <w:r w:rsidR="00927D69">
        <w:rPr>
          <w:rFonts w:eastAsiaTheme="minorEastAsia"/>
        </w:rPr>
        <w:t xml:space="preserve"> </w:t>
      </w:r>
      <w:r w:rsidR="00927D69" w:rsidRPr="003B12AE">
        <w:rPr>
          <w:rFonts w:eastAsiaTheme="minorEastAsia"/>
        </w:rPr>
        <w:t xml:space="preserve">provide </w:t>
      </w:r>
      <w:r w:rsidR="00927D69" w:rsidRPr="00DE3B42">
        <w:rPr>
          <w:rFonts w:eastAsiaTheme="minorEastAsia"/>
        </w:rPr>
        <w:t xml:space="preserve">a </w:t>
      </w:r>
      <w:r w:rsidR="003010C1">
        <w:rPr>
          <w:rFonts w:eastAsiaTheme="minorEastAsia"/>
        </w:rPr>
        <w:t xml:space="preserve">performance </w:t>
      </w:r>
      <w:r w:rsidR="00927D69" w:rsidRPr="00DE3B42">
        <w:rPr>
          <w:rFonts w:eastAsiaTheme="minorEastAsia"/>
        </w:rPr>
        <w:t>ranking</w:t>
      </w:r>
      <w:r w:rsidR="00927D69" w:rsidRPr="003B12AE">
        <w:rPr>
          <w:rFonts w:eastAsiaTheme="minorEastAsia"/>
        </w:rPr>
        <w:t xml:space="preserve"> at the end of the day</w:t>
      </w:r>
      <w:r w:rsidR="007D07CD">
        <w:rPr>
          <w:rFonts w:eastAsiaTheme="minorEastAsia"/>
        </w:rPr>
        <w:t xml:space="preserve">. </w:t>
      </w:r>
      <w:r w:rsidR="003F0186">
        <w:rPr>
          <w:rFonts w:eastAsiaTheme="minorEastAsia"/>
        </w:rPr>
        <w:t>C</w:t>
      </w:r>
      <w:r w:rsidR="001C273F">
        <w:rPr>
          <w:rFonts w:eastAsiaTheme="minorEastAsia"/>
        </w:rPr>
        <w:t xml:space="preserve">onsidering </w:t>
      </w:r>
      <w:r w:rsidR="003F0186">
        <w:rPr>
          <w:rFonts w:eastAsiaTheme="minorEastAsia"/>
        </w:rPr>
        <w:t xml:space="preserve">that the </w:t>
      </w:r>
      <w:r w:rsidR="003049AF">
        <w:rPr>
          <w:rFonts w:eastAsiaTheme="minorEastAsia"/>
        </w:rPr>
        <w:t xml:space="preserve">App </w:t>
      </w:r>
      <w:r w:rsidR="003F0186"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 w:rsidR="003F0186">
        <w:rPr>
          <w:rFonts w:eastAsiaTheme="minorEastAsia"/>
        </w:rPr>
        <w:t xml:space="preserve"> feedback and reminder function,</w:t>
      </w:r>
      <w:r w:rsidR="00852316">
        <w:rPr>
          <w:rFonts w:eastAsiaTheme="minorEastAsia"/>
        </w:rPr>
        <w:t xml:space="preserve"> </w:t>
      </w:r>
      <w:r w:rsidR="003F0186"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app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8937BF">
        <w:rPr>
          <w:rFonts w:eastAsiaTheme="minorEastAsia"/>
        </w:rPr>
        <w:t xml:space="preserve"> Besides, </w:t>
      </w:r>
      <w:r w:rsidR="00294F57" w:rsidRPr="0043556E">
        <w:rPr>
          <w:rFonts w:eastAsiaTheme="minorEastAsia"/>
        </w:rPr>
        <w:t>the willingness</w:t>
      </w:r>
      <w:r w:rsidR="000079CA" w:rsidRPr="0043556E">
        <w:rPr>
          <w:rFonts w:eastAsiaTheme="minorEastAsia"/>
        </w:rPr>
        <w:t xml:space="preserve"> </w:t>
      </w:r>
      <w:r w:rsidR="00CA69C6">
        <w:rPr>
          <w:rFonts w:eastAsiaTheme="minorEastAsia"/>
        </w:rPr>
        <w:t>o</w:t>
      </w:r>
      <w:r w:rsidR="00294F57">
        <w:rPr>
          <w:rFonts w:eastAsiaTheme="minorEastAsia"/>
        </w:rPr>
        <w:t>f using our app</w:t>
      </w:r>
      <w:r w:rsidR="00081456">
        <w:rPr>
          <w:rFonts w:eastAsiaTheme="minorEastAsia"/>
        </w:rPr>
        <w:t xml:space="preserve"> 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</w:p>
    <w:p w14:paraId="26D69194" w14:textId="69FDEEC5" w:rsidR="006875AF" w:rsidRPr="00DF1F53" w:rsidRDefault="003D76F3" w:rsidP="00DF1F53">
      <w:pPr>
        <w:rPr>
          <w:rFonts w:eastAsiaTheme="minorEastAsia"/>
        </w:rPr>
      </w:pPr>
      <w:r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app usage</w:t>
      </w:r>
      <w:r w:rsidR="00402BAF">
        <w:rPr>
          <w:rFonts w:eastAsiaTheme="minorEastAsia"/>
        </w:rPr>
        <w:t>, attitude towards improving driving performance</w:t>
      </w:r>
      <w:r w:rsidR="0093638C">
        <w:rPr>
          <w:rFonts w:eastAsiaTheme="minorEastAsia"/>
        </w:rPr>
        <w:t xml:space="preserve"> 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>the experiment is definitely feasible and reasonable.</w:t>
      </w:r>
    </w:p>
    <w:p w14:paraId="23593FF1" w14:textId="10F0801C" w:rsidR="0099769D" w:rsidRDefault="000F24B7" w:rsidP="00C07429">
      <w:pPr>
        <w:pStyle w:val="1"/>
      </w:pPr>
      <w:r>
        <w:t xml:space="preserve">Research Model and </w:t>
      </w:r>
      <w:bookmarkStart w:id="2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2"/>
      <w:r w:rsidR="00402C8A">
        <w:t xml:space="preserve"> Development</w:t>
      </w:r>
    </w:p>
    <w:p w14:paraId="4BCB7B97" w14:textId="3580F5EA" w:rsidR="003B60AD" w:rsidRPr="00075E96" w:rsidRDefault="005F7EFC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 w:rsidR="00A4120E">
        <w:rPr>
          <w:rFonts w:eastAsiaTheme="minorEastAsia"/>
        </w:rPr>
        <w:t>, t</w:t>
      </w:r>
      <w:r w:rsidR="00A66777" w:rsidRPr="00A66777">
        <w:rPr>
          <w:rFonts w:eastAsiaTheme="minorEastAsia"/>
        </w:rPr>
        <w:t xml:space="preserve">his research investigates the effects of </w:t>
      </w:r>
      <w:r w:rsidR="008C3A18">
        <w:rPr>
          <w:rFonts w:eastAsiaTheme="minorEastAsia"/>
        </w:rPr>
        <w:t>A</w:t>
      </w:r>
      <w:r w:rsidR="00EF01FF" w:rsidRPr="00EF01FF">
        <w:rPr>
          <w:rFonts w:eastAsiaTheme="minorEastAsia"/>
        </w:rPr>
        <w:t>pp usage</w:t>
      </w:r>
      <w:r w:rsidR="00EF01FF">
        <w:rPr>
          <w:rFonts w:eastAsiaTheme="minorEastAsia"/>
        </w:rPr>
        <w:t xml:space="preserve"> </w:t>
      </w:r>
      <w:r w:rsidR="0052527A">
        <w:rPr>
          <w:rFonts w:eastAsiaTheme="minorEastAsia"/>
        </w:rPr>
        <w:t xml:space="preserve">and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for </w:t>
      </w:r>
      <w:r w:rsidR="00764464">
        <w:rPr>
          <w:rFonts w:eastAsiaTheme="minorEastAsia"/>
        </w:rPr>
        <w:t>improving</w:t>
      </w:r>
      <w:r w:rsidR="00CB2990">
        <w:rPr>
          <w:rFonts w:eastAsiaTheme="minorEastAsia"/>
        </w:rPr>
        <w:t xml:space="preserve"> </w:t>
      </w:r>
      <w:r w:rsidR="00EF01FF">
        <w:rPr>
          <w:rFonts w:eastAsiaTheme="minorEastAsia"/>
        </w:rPr>
        <w:t xml:space="preserve">individual </w:t>
      </w:r>
      <w:r w:rsidR="00A6564E">
        <w:rPr>
          <w:rFonts w:eastAsiaTheme="minorEastAsia"/>
        </w:rPr>
        <w:t xml:space="preserve">driving </w:t>
      </w:r>
      <w:r w:rsidR="00F359E0">
        <w:rPr>
          <w:rFonts w:eastAsiaTheme="minorEastAsia"/>
        </w:rPr>
        <w:t>performance</w:t>
      </w:r>
      <w:r w:rsidR="00A66777" w:rsidRPr="00A66777">
        <w:rPr>
          <w:rFonts w:eastAsiaTheme="minorEastAsia"/>
        </w:rPr>
        <w:t xml:space="preserve">, and how </w:t>
      </w:r>
      <w:r w:rsidR="00CB2C46">
        <w:rPr>
          <w:rFonts w:eastAsiaTheme="minorEastAsia"/>
        </w:rPr>
        <w:t>the</w:t>
      </w:r>
      <w:r w:rsidR="00A66777" w:rsidRPr="00A66777">
        <w:rPr>
          <w:rFonts w:eastAsiaTheme="minorEastAsia"/>
        </w:rPr>
        <w:t xml:space="preserve"> influence</w:t>
      </w:r>
      <w:r w:rsidR="00F33978">
        <w:rPr>
          <w:rFonts w:eastAsiaTheme="minorEastAsia"/>
        </w:rPr>
        <w:t>s</w:t>
      </w:r>
      <w:r w:rsidR="00A66777" w:rsidRPr="00A66777">
        <w:rPr>
          <w:rFonts w:eastAsiaTheme="minorEastAsia"/>
        </w:rPr>
        <w:t xml:space="preserve"> will differ across </w:t>
      </w:r>
      <w:r w:rsidR="006F38BA">
        <w:rPr>
          <w:rFonts w:eastAsiaTheme="minorEastAsia" w:hint="eastAsia"/>
        </w:rPr>
        <w:t>different</w:t>
      </w:r>
      <w:r w:rsidR="006F38BA">
        <w:rPr>
          <w:rFonts w:eastAsiaTheme="minorEastAsia"/>
        </w:rPr>
        <w:t xml:space="preserve"> </w:t>
      </w:r>
      <w:r w:rsidR="00A43636">
        <w:rPr>
          <w:rFonts w:eastAsiaTheme="minorEastAsia"/>
        </w:rPr>
        <w:t>groups of personal</w:t>
      </w:r>
      <w:r w:rsidR="006F38BA">
        <w:rPr>
          <w:rFonts w:eastAsiaTheme="minorEastAsia"/>
        </w:rPr>
        <w:t xml:space="preserve"> </w:t>
      </w:r>
      <w:r w:rsidR="006F38BA">
        <w:rPr>
          <w:rFonts w:eastAsiaTheme="minorEastAsia" w:hint="eastAsia"/>
        </w:rPr>
        <w:t>driving</w:t>
      </w:r>
      <w:r w:rsidR="006F38BA">
        <w:rPr>
          <w:rFonts w:eastAsiaTheme="minorEastAsia"/>
        </w:rPr>
        <w:t xml:space="preserve"> </w:t>
      </w:r>
      <w:r w:rsidR="003B60AD">
        <w:rPr>
          <w:rFonts w:eastAsiaTheme="minorEastAsia" w:hint="eastAsia"/>
        </w:rPr>
        <w:t>habit</w:t>
      </w:r>
      <w:r w:rsidR="00A43636">
        <w:rPr>
          <w:rFonts w:eastAsiaTheme="minorEastAsia"/>
        </w:rPr>
        <w:t>s</w:t>
      </w:r>
      <w:r w:rsidR="00A66777"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2"/>
        <w:jc w:val="center"/>
      </w:pPr>
      <w:r>
        <w:rPr>
          <w:noProof/>
        </w:rPr>
        <w:lastRenderedPageBreak/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2C5126E9" w14:textId="7DF36CE5" w:rsidR="006816FC" w:rsidRDefault="006816FC" w:rsidP="006816FC">
      <w:pPr>
        <w:rPr>
          <w:rFonts w:eastAsiaTheme="minorEastAsia"/>
        </w:rPr>
      </w:pPr>
      <w:r>
        <w:rPr>
          <w:rFonts w:eastAsiaTheme="minorEastAsia" w:hint="eastAsia"/>
        </w:rPr>
        <w:t>D</w:t>
      </w:r>
      <w:r w:rsidRPr="006816FC">
        <w:rPr>
          <w:rFonts w:eastAsiaTheme="minorEastAsia"/>
        </w:rPr>
        <w:t>rivers’ desire for correct guidance definitely reflects their intrinsic motivation to change behavior</w:t>
      </w:r>
      <w:r w:rsidRPr="006816FC">
        <w:rPr>
          <w:rFonts w:eastAsiaTheme="minorEastAsia" w:cs="Times New Roman"/>
          <w:highlight w:val="yellow"/>
        </w:rPr>
        <w:t>+</w:t>
      </w:r>
      <w:r w:rsidRPr="006816FC">
        <w:rPr>
          <w:rFonts w:eastAsiaTheme="minorEastAsia" w:cs="Times New Roman" w:hint="eastAsia"/>
          <w:highlight w:val="yellow"/>
        </w:rPr>
        <w:t>为什么</w:t>
      </w:r>
      <w:r w:rsidRPr="006816FC">
        <w:rPr>
          <w:rFonts w:eastAsiaTheme="minorEastAsia" w:cs="Times New Roman"/>
          <w:highlight w:val="yellow"/>
        </w:rPr>
        <w:t xml:space="preserve">higher </w:t>
      </w:r>
      <w:r w:rsidRPr="006816FC">
        <w:rPr>
          <w:rFonts w:eastAsiaTheme="minorEastAsia" w:cs="Times New Roman" w:hint="eastAsia"/>
          <w:highlight w:val="yellow"/>
        </w:rPr>
        <w:t>desire</w:t>
      </w:r>
      <w:r w:rsidRPr="006816FC">
        <w:rPr>
          <w:rFonts w:eastAsiaTheme="minorEastAsia" w:cs="Times New Roman" w:hint="eastAsia"/>
          <w:highlight w:val="yellow"/>
        </w:rPr>
        <w:t>可以导致</w:t>
      </w:r>
      <w:r w:rsidRPr="006816FC">
        <w:rPr>
          <w:rFonts w:eastAsiaTheme="minorEastAsia" w:cs="Times New Roman" w:hint="eastAsia"/>
          <w:highlight w:val="yellow"/>
        </w:rPr>
        <w:t>better</w:t>
      </w:r>
      <w:r w:rsidRPr="006816FC">
        <w:rPr>
          <w:rFonts w:eastAsiaTheme="minorEastAsia" w:cs="Times New Roman"/>
          <w:highlight w:val="yellow"/>
        </w:rPr>
        <w:t xml:space="preserve"> </w:t>
      </w:r>
      <w:r w:rsidRPr="006816FC">
        <w:rPr>
          <w:rFonts w:eastAsiaTheme="minorEastAsia" w:cs="Times New Roman" w:hint="eastAsia"/>
          <w:highlight w:val="yellow"/>
        </w:rPr>
        <w:t>driving</w:t>
      </w:r>
      <w:r w:rsidRPr="006816FC">
        <w:rPr>
          <w:rFonts w:eastAsiaTheme="minorEastAsia" w:cs="Times New Roman"/>
          <w:highlight w:val="yellow"/>
        </w:rPr>
        <w:t xml:space="preserve"> </w:t>
      </w:r>
      <w:r w:rsidRPr="006816FC">
        <w:rPr>
          <w:rFonts w:eastAsiaTheme="minorEastAsia" w:cs="Times New Roman" w:hint="eastAsia"/>
          <w:highlight w:val="yellow"/>
        </w:rPr>
        <w:t>performance</w:t>
      </w:r>
      <w:r w:rsidRPr="006816FC">
        <w:rPr>
          <w:rFonts w:eastAsiaTheme="minorEastAsia" w:cs="Times New Roman"/>
          <w:highlight w:val="yellow"/>
        </w:rPr>
        <w:t>.</w:t>
      </w:r>
    </w:p>
    <w:p w14:paraId="251E3C03" w14:textId="3CFA3DD1" w:rsidR="00732DF8" w:rsidRPr="006816FC" w:rsidRDefault="00732DF8" w:rsidP="006816FC">
      <w:pPr>
        <w:rPr>
          <w:rFonts w:eastAsiaTheme="minorEastAsia" w:cs="Times New Roman"/>
        </w:rPr>
      </w:pPr>
      <w:r w:rsidRPr="006816FC">
        <w:rPr>
          <w:rFonts w:eastAsiaTheme="minorEastAsia" w:cs="Times New Roman"/>
        </w:rPr>
        <w:t xml:space="preserve">H1: 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will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ha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a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bette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3D83F818" w14:textId="77777777" w:rsidR="006816FC" w:rsidRDefault="006816FC" w:rsidP="006816FC">
      <w:pPr>
        <w:rPr>
          <w:rFonts w:eastAsiaTheme="minorEastAsia" w:cs="Times New Roman"/>
        </w:rPr>
      </w:pPr>
    </w:p>
    <w:p w14:paraId="454B94EB" w14:textId="56A2C59D" w:rsidR="006816FC" w:rsidRPr="00D734EA" w:rsidRDefault="006816FC" w:rsidP="006816FC">
      <w:pPr>
        <w:rPr>
          <w:rFonts w:eastAsiaTheme="minorEastAsia" w:cs="Times New Roman"/>
        </w:rPr>
      </w:pPr>
      <w:r>
        <w:rPr>
          <w:rFonts w:eastAsiaTheme="minorEastAsia" w:cs="Times New Roman"/>
        </w:rPr>
        <w:t>T</w:t>
      </w:r>
      <w:r w:rsidRPr="00D734EA">
        <w:rPr>
          <w:rFonts w:eastAsiaTheme="minorEastAsia" w:cs="Times New Roman" w:hint="eastAsia"/>
        </w:rPr>
        <w:t>he</w:t>
      </w:r>
      <w:r w:rsidRPr="00D734EA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A</w:t>
      </w:r>
      <w:r w:rsidRPr="00D734EA">
        <w:rPr>
          <w:rFonts w:eastAsiaTheme="minorEastAsia" w:cs="Times New Roman" w:hint="eastAsia"/>
        </w:rPr>
        <w:t>pp</w:t>
      </w:r>
      <w:r w:rsidRPr="00D734EA">
        <w:rPr>
          <w:rFonts w:eastAsiaTheme="minorEastAsia" w:cs="Times New Roman"/>
        </w:rPr>
        <w:t xml:space="preserve"> could help </w:t>
      </w:r>
      <w:r>
        <w:rPr>
          <w:rFonts w:eastAsiaTheme="minorEastAsia" w:cs="Times New Roman"/>
        </w:rPr>
        <w:t>improve individual driving performance</w:t>
      </w:r>
      <w:r w:rsidRPr="00D734EA">
        <w:rPr>
          <w:rFonts w:eastAsiaTheme="minorEastAsia" w:cs="Times New Roman"/>
        </w:rPr>
        <w:t xml:space="preserve"> as a form of extrinsic motivation</w:t>
      </w:r>
      <w:r>
        <w:rPr>
          <w:rFonts w:eastAsiaTheme="minorEastAsia" w:cs="Times New Roman"/>
        </w:rPr>
        <w:t>,</w:t>
      </w:r>
      <w:r w:rsidRPr="00D734EA">
        <w:rPr>
          <w:rFonts w:eastAsiaTheme="minorEastAsia" w:cs="Times New Roman"/>
        </w:rPr>
        <w:t xml:space="preserve"> by informing drivers of their driving behaviors</w:t>
      </w:r>
      <w:r>
        <w:rPr>
          <w:rFonts w:eastAsiaTheme="minorEastAsia" w:cs="Times New Roman"/>
        </w:rPr>
        <w:t xml:space="preserve"> every day</w:t>
      </w:r>
      <w:r w:rsidRPr="006816FC">
        <w:rPr>
          <w:rFonts w:eastAsiaTheme="minorEastAsia" w:cs="Times New Roman"/>
          <w:highlight w:val="yellow"/>
        </w:rPr>
        <w:t>+</w:t>
      </w:r>
      <w:r w:rsidRPr="006816FC">
        <w:rPr>
          <w:rFonts w:eastAsiaTheme="minorEastAsia" w:cs="Times New Roman" w:hint="eastAsia"/>
          <w:highlight w:val="yellow"/>
        </w:rPr>
        <w:t>为什么</w:t>
      </w:r>
      <w:r>
        <w:rPr>
          <w:rFonts w:eastAsiaTheme="minorEastAsia"/>
        </w:rPr>
        <w:t xml:space="preserve">. </w:t>
      </w:r>
      <w:r w:rsidRPr="00D734EA">
        <w:rPr>
          <w:rFonts w:eastAsiaTheme="minorEastAsia" w:cs="Times New Roman"/>
        </w:rPr>
        <w:t>Thus, we hypothesize:</w:t>
      </w:r>
    </w:p>
    <w:p w14:paraId="393BC6EF" w14:textId="77777777" w:rsidR="006816FC" w:rsidRPr="006816FC" w:rsidRDefault="006816FC" w:rsidP="006816FC">
      <w:pPr>
        <w:rPr>
          <w:rFonts w:eastAsiaTheme="minorEastAsia" w:cs="Times New Roman"/>
        </w:rPr>
      </w:pPr>
    </w:p>
    <w:p w14:paraId="1B812844" w14:textId="6D33000B" w:rsidR="00732DF8" w:rsidRPr="0043556E" w:rsidRDefault="00732DF8" w:rsidP="0043556E">
      <w:pPr>
        <w:pStyle w:val="a7"/>
        <w:numPr>
          <w:ilvl w:val="0"/>
          <w:numId w:val="5"/>
        </w:numPr>
        <w:ind w:firstLineChars="0"/>
        <w:rPr>
          <w:rFonts w:eastAsiaTheme="minorEastAsia"/>
          <w:b/>
          <w:bCs/>
        </w:rPr>
      </w:pPr>
      <w:r>
        <w:rPr>
          <w:rFonts w:eastAsiaTheme="minorEastAsia" w:cs="Times New Roman" w:hint="eastAsia"/>
        </w:rPr>
        <w:t>H</w:t>
      </w:r>
      <w:r>
        <w:rPr>
          <w:rFonts w:eastAsiaTheme="minorEastAsia" w:cs="Times New Roman"/>
        </w:rPr>
        <w:t xml:space="preserve">2: </w:t>
      </w:r>
      <w:r>
        <w:rPr>
          <w:rFonts w:eastAsiaTheme="minorEastAsia" w:cs="Times New Roman" w:hint="eastAsia"/>
        </w:rPr>
        <w:t>Th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App</w:t>
      </w:r>
      <w:r w:rsidR="00FC3407">
        <w:rPr>
          <w:rFonts w:eastAsiaTheme="minorEastAsia" w:cs="Times New Roman"/>
        </w:rPr>
        <w:t xml:space="preserve"> usage</w:t>
      </w:r>
      <w:r w:rsidRPr="005172C4">
        <w:rPr>
          <w:rFonts w:eastAsiaTheme="minorEastAsia" w:cs="Times New Roman"/>
        </w:rPr>
        <w:t xml:space="preserve"> </w:t>
      </w:r>
      <w:r w:rsidRPr="00DA14FC">
        <w:rPr>
          <w:rFonts w:eastAsiaTheme="minorEastAsia" w:cs="Times New Roman"/>
        </w:rPr>
        <w:t>is positively correlated with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better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riving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performance</w:t>
      </w:r>
      <w:r>
        <w:rPr>
          <w:rFonts w:eastAsiaTheme="minorEastAsia" w:cs="Times New Roman"/>
        </w:rPr>
        <w:t>.</w:t>
      </w:r>
    </w:p>
    <w:p w14:paraId="30B3C643" w14:textId="582795A9" w:rsidR="00C20237" w:rsidRDefault="007423A5" w:rsidP="0043556E">
      <w:pPr>
        <w:rPr>
          <w:rFonts w:eastAsiaTheme="minorEastAsia"/>
        </w:rPr>
      </w:pPr>
      <w:r w:rsidRPr="007423A5">
        <w:rPr>
          <w:rFonts w:eastAsiaTheme="minorEastAsia"/>
          <w:highlight w:val="yellow"/>
        </w:rPr>
        <w:t>+logic</w:t>
      </w:r>
      <w:r w:rsidRPr="00E97850">
        <w:rPr>
          <w:rFonts w:eastAsiaTheme="minorEastAsia"/>
        </w:rPr>
        <w:t xml:space="preserve"> </w:t>
      </w:r>
      <w:r w:rsidR="00C20237" w:rsidRPr="00E97850">
        <w:rPr>
          <w:rFonts w:eastAsiaTheme="minorEastAsia"/>
        </w:rPr>
        <w:t xml:space="preserve">According to research on </w:t>
      </w:r>
      <w:r w:rsidR="00C20237">
        <w:rPr>
          <w:rFonts w:eastAsiaTheme="minorEastAsia"/>
        </w:rPr>
        <w:t>driving risks</w:t>
      </w:r>
      <w:r w:rsidR="00C20237" w:rsidRPr="00E97850">
        <w:rPr>
          <w:rFonts w:eastAsiaTheme="minorEastAsia"/>
        </w:rPr>
        <w:t xml:space="preserve">, </w:t>
      </w:r>
      <w:r w:rsidR="00C20237">
        <w:rPr>
          <w:rFonts w:eastAsiaTheme="minorEastAsia" w:hint="eastAsia"/>
        </w:rPr>
        <w:t>i</w:t>
      </w:r>
      <w:r w:rsidR="00C20237" w:rsidRPr="00593B28">
        <w:rPr>
          <w:rFonts w:eastAsiaTheme="minorEastAsia"/>
        </w:rPr>
        <w:t>ndividual road users differ in their personal balance between</w:t>
      </w:r>
      <w:r w:rsidR="009947A0">
        <w:rPr>
          <w:rFonts w:eastAsiaTheme="minorEastAsia"/>
        </w:rPr>
        <w:t xml:space="preserve"> </w:t>
      </w:r>
      <w:r w:rsidR="00C20237" w:rsidRPr="00593B28">
        <w:rPr>
          <w:rFonts w:eastAsiaTheme="minorEastAsia"/>
        </w:rPr>
        <w:t>perceived safety</w:t>
      </w:r>
      <w:r w:rsidR="00C20237">
        <w:rPr>
          <w:rFonts w:eastAsiaTheme="minorEastAsia"/>
        </w:rPr>
        <w:t xml:space="preserve"> </w:t>
      </w:r>
      <w:r w:rsidR="00C20237" w:rsidRPr="00593B28">
        <w:rPr>
          <w:rFonts w:eastAsiaTheme="minorEastAsia"/>
        </w:rPr>
        <w:t>and physically or statistically determined safety</w:t>
      </w:r>
      <w:r w:rsidR="00C03921">
        <w:rPr>
          <w:rFonts w:eastAsiaTheme="minorEastAsia"/>
        </w:rPr>
        <w:t xml:space="preserve"> </w:t>
      </w:r>
      <w:r w:rsidR="00C20237" w:rsidRPr="00593B28">
        <w:rPr>
          <w:rFonts w:eastAsiaTheme="minorEastAsia"/>
        </w:rPr>
        <w:t xml:space="preserve">for </w:t>
      </w:r>
      <w:r w:rsidR="009947A0">
        <w:rPr>
          <w:rFonts w:eastAsiaTheme="minorEastAsia"/>
        </w:rPr>
        <w:t>various</w:t>
      </w:r>
      <w:r w:rsidR="00C20237" w:rsidRPr="00593B28">
        <w:rPr>
          <w:rFonts w:eastAsiaTheme="minorEastAsia"/>
        </w:rPr>
        <w:t xml:space="preserve"> reasons,</w:t>
      </w:r>
      <w:r w:rsidR="00C20237">
        <w:rPr>
          <w:rFonts w:eastAsiaTheme="minorEastAsia"/>
        </w:rPr>
        <w:t xml:space="preserve"> </w:t>
      </w:r>
      <w:r w:rsidR="00C20237" w:rsidRPr="00593B28">
        <w:rPr>
          <w:rFonts w:eastAsiaTheme="minorEastAsia"/>
        </w:rPr>
        <w:t>cognitive,</w:t>
      </w:r>
      <w:r w:rsidR="00C20237">
        <w:rPr>
          <w:rFonts w:eastAsiaTheme="minorEastAsia"/>
        </w:rPr>
        <w:t xml:space="preserve"> </w:t>
      </w:r>
      <w:r w:rsidR="00C20237" w:rsidRPr="00593B28">
        <w:rPr>
          <w:rFonts w:eastAsiaTheme="minorEastAsia"/>
        </w:rPr>
        <w:t>motivational, as well as physiological</w:t>
      </w:r>
      <w:r w:rsidR="00C20237">
        <w:rPr>
          <w:rFonts w:eastAsiaTheme="minorEastAsia"/>
        </w:rPr>
        <w:t xml:space="preserve"> </w:t>
      </w:r>
      <w:r w:rsidR="00C20237">
        <w:rPr>
          <w:rFonts w:eastAsiaTheme="minorEastAsia"/>
        </w:rPr>
        <w:fldChar w:fldCharType="begin"/>
      </w:r>
      <w:r w:rsidR="007B362F">
        <w:rPr>
          <w:rFonts w:eastAsiaTheme="minorEastAsia"/>
        </w:rPr>
        <w:instrText xml:space="preserve"> ADDIN EN.CITE &lt;EndNote&gt;&lt;Cite&gt;&lt;Author&gt;Michon&lt;/Author&gt;&lt;Year&gt;1985&lt;/Year&gt;&lt;RecNum&gt;189&lt;/RecNum&gt;&lt;DisplayText&gt;(Klebelsberg 1977; Michon 1985)&lt;/DisplayText&gt;&lt;record&gt;&lt;rec-number&gt;189&lt;/rec-number&gt;&lt;foreign-keys&gt;&lt;key app="EN" db-id="xx2sdxzxyppx5jedtfkvpvsn9sve2252dadz" timestamp="1615778064"&gt;189&lt;/key&gt;&lt;/foreign-keys&gt;&lt;ref-type name="Book Section"&gt;5&lt;/ref-type&gt;&lt;contributors&gt;&lt;authors&gt;&lt;author&gt;Michon, John A&lt;/author&gt;&lt;/authors&gt;&lt;/contributors&gt;&lt;titles&gt;&lt;title&gt;A critical view of driver behavior models: what do we know, what should we do?&lt;/title&gt;&lt;secondary-title&gt;Human behavior and traffic safety&lt;/secondary-title&gt;&lt;/titles&gt;&lt;pages&gt;485-524&lt;/pages&gt;&lt;dates&gt;&lt;year&gt;1985&lt;/year&gt;&lt;/dates&gt;&lt;publisher&gt;Springer&lt;/publisher&gt;&lt;urls&gt;&lt;/urls&gt;&lt;/record&gt;&lt;/Cite&gt;&lt;Cite&gt;&lt;Author&gt;Klebelsberg&lt;/Author&gt;&lt;Year&gt;1977&lt;/Year&gt;&lt;RecNum&gt;192&lt;/RecNum&gt;&lt;record&gt;&lt;rec-number&gt;192&lt;/rec-number&gt;&lt;foreign-keys&gt;&lt;key app="EN" db-id="xx2sdxzxyppx5jedtfkvpvsn9sve2252dadz" timestamp="1615778307"&gt;192&lt;/key&gt;&lt;/foreign-keys&gt;&lt;ref-type name="Journal Article"&gt;17&lt;/ref-type&gt;&lt;contributors&gt;&lt;authors&gt;&lt;author&gt;Klebelsberg, Dieter von&lt;/author&gt;&lt;/authors&gt;&lt;/contributors&gt;&lt;titles&gt;&lt;title&gt;DAS MODELL DER SUBJEKTIVEN UND OBJEKTIVEN SICHERHEIT&lt;/title&gt;&lt;/titles&gt;&lt;dates&gt;&lt;year&gt;1977&lt;/year&gt;&lt;/dates&gt;&lt;urls&gt;&lt;/urls&gt;&lt;/record&gt;&lt;/Cite&gt;&lt;/EndNote&gt;</w:instrText>
      </w:r>
      <w:r w:rsidR="00C20237">
        <w:rPr>
          <w:rFonts w:eastAsiaTheme="minorEastAsia"/>
        </w:rPr>
        <w:fldChar w:fldCharType="separate"/>
      </w:r>
      <w:r w:rsidR="007B362F">
        <w:rPr>
          <w:rFonts w:eastAsiaTheme="minorEastAsia"/>
          <w:noProof/>
        </w:rPr>
        <w:t>(Klebelsberg 1977; Michon 1985)</w:t>
      </w:r>
      <w:r w:rsidR="00C20237">
        <w:rPr>
          <w:rFonts w:eastAsiaTheme="minorEastAsia"/>
        </w:rPr>
        <w:fldChar w:fldCharType="end"/>
      </w:r>
      <w:r w:rsidR="00C20237" w:rsidRPr="00593B28">
        <w:rPr>
          <w:rFonts w:eastAsiaTheme="minorEastAsia"/>
        </w:rPr>
        <w:t>.</w:t>
      </w:r>
      <w:r w:rsidR="00C20237">
        <w:rPr>
          <w:rFonts w:cs="Times New Roman"/>
          <w:kern w:val="0"/>
          <w:szCs w:val="21"/>
        </w:rPr>
        <w:t xml:space="preserve"> </w:t>
      </w:r>
      <w:r w:rsidR="00C20237" w:rsidRPr="00E97850">
        <w:rPr>
          <w:rFonts w:eastAsiaTheme="minorEastAsia"/>
        </w:rPr>
        <w:t xml:space="preserve">Specifically, </w:t>
      </w:r>
      <w:r w:rsidR="00C20237" w:rsidRPr="0037776B">
        <w:rPr>
          <w:rFonts w:eastAsiaTheme="minorEastAsia"/>
        </w:rPr>
        <w:t xml:space="preserve">increasing driving experience and exposure to traffic </w:t>
      </w:r>
      <w:r w:rsidR="00C744A2">
        <w:rPr>
          <w:rFonts w:eastAsiaTheme="minorEastAsia"/>
        </w:rPr>
        <w:t>enhance</w:t>
      </w:r>
      <w:r w:rsidR="00C744A2" w:rsidRPr="0037776B">
        <w:rPr>
          <w:rFonts w:eastAsiaTheme="minorEastAsia"/>
        </w:rPr>
        <w:t xml:space="preserve"> </w:t>
      </w:r>
      <w:r w:rsidR="00C20237" w:rsidRPr="0037776B">
        <w:rPr>
          <w:rFonts w:eastAsiaTheme="minorEastAsia"/>
        </w:rPr>
        <w:t>the sense of subjective control and decreases the concern for safety aspects</w:t>
      </w:r>
      <w:r w:rsidR="00C20237">
        <w:rPr>
          <w:rFonts w:cs="Times New Roman"/>
          <w:kern w:val="0"/>
          <w:szCs w:val="21"/>
        </w:rPr>
        <w:t xml:space="preserve"> </w:t>
      </w:r>
      <w:r w:rsidR="00C20237">
        <w:rPr>
          <w:rFonts w:cs="Times New Roman"/>
          <w:kern w:val="0"/>
          <w:szCs w:val="21"/>
        </w:rPr>
        <w:fldChar w:fldCharType="begin"/>
      </w:r>
      <w:r w:rsidR="00C20237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 w:rsidR="00C20237">
        <w:rPr>
          <w:rFonts w:cs="Times New Roman"/>
          <w:kern w:val="0"/>
          <w:szCs w:val="21"/>
        </w:rPr>
        <w:fldChar w:fldCharType="separate"/>
      </w:r>
      <w:r w:rsidR="00C20237">
        <w:rPr>
          <w:rFonts w:cs="Times New Roman"/>
          <w:noProof/>
          <w:kern w:val="0"/>
          <w:szCs w:val="21"/>
        </w:rPr>
        <w:t>(Näätänen and Summala 1976; Spolander 1983)</w:t>
      </w:r>
      <w:r w:rsidR="00C20237">
        <w:rPr>
          <w:rFonts w:cs="Times New Roman"/>
          <w:kern w:val="0"/>
          <w:szCs w:val="21"/>
        </w:rPr>
        <w:fldChar w:fldCharType="end"/>
      </w:r>
      <w:r w:rsidR="00C20237" w:rsidRPr="00E97850">
        <w:rPr>
          <w:rFonts w:eastAsiaTheme="minorEastAsia"/>
        </w:rPr>
        <w:t>.</w:t>
      </w:r>
      <w:r w:rsidR="00C20237">
        <w:rPr>
          <w:rFonts w:eastAsiaTheme="minorEastAsia"/>
        </w:rPr>
        <w:t xml:space="preserve"> Once </w:t>
      </w:r>
      <w:r w:rsidR="00DF00FF">
        <w:rPr>
          <w:rFonts w:eastAsiaTheme="minorEastAsia"/>
        </w:rPr>
        <w:t xml:space="preserve">such </w:t>
      </w:r>
      <w:r w:rsidR="00C20237">
        <w:rPr>
          <w:rFonts w:eastAsiaTheme="minorEastAsia"/>
        </w:rPr>
        <w:t>driving habit has been developed, it</w:t>
      </w:r>
      <w:r w:rsidR="0018070D">
        <w:rPr>
          <w:rFonts w:eastAsiaTheme="minorEastAsia"/>
        </w:rPr>
        <w:t>’ll</w:t>
      </w:r>
      <w:r w:rsidR="00C20237">
        <w:rPr>
          <w:rFonts w:eastAsiaTheme="minorEastAsia"/>
        </w:rPr>
        <w:t xml:space="preserve"> be difficult to change.</w:t>
      </w:r>
      <w:r w:rsidR="00C20237" w:rsidRPr="00E97850">
        <w:rPr>
          <w:rFonts w:eastAsiaTheme="minorEastAsia"/>
        </w:rPr>
        <w:t xml:space="preserve"> Hence, </w:t>
      </w:r>
      <w:r w:rsidR="00C20237">
        <w:rPr>
          <w:rFonts w:eastAsiaTheme="minorEastAsia"/>
        </w:rPr>
        <w:t>experienced drivers</w:t>
      </w:r>
      <w:r w:rsidR="00C20237" w:rsidRPr="00E97850">
        <w:rPr>
          <w:rFonts w:eastAsiaTheme="minorEastAsia"/>
        </w:rPr>
        <w:t xml:space="preserve"> </w:t>
      </w:r>
      <w:r w:rsidR="00C20237">
        <w:rPr>
          <w:rFonts w:eastAsiaTheme="minorEastAsia"/>
        </w:rPr>
        <w:t>are more skilled at driving but need every effort to change their driving styles.</w:t>
      </w:r>
      <w:r w:rsidR="00C20237"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Y</w:t>
      </w:r>
      <w:r w:rsidR="00C20237">
        <w:rPr>
          <w:rFonts w:eastAsiaTheme="minorEastAsia"/>
        </w:rPr>
        <w:t>oung novice drivers</w:t>
      </w:r>
      <w:r w:rsidR="00C20237" w:rsidRPr="00E97850">
        <w:rPr>
          <w:rFonts w:eastAsiaTheme="minorEastAsia"/>
        </w:rPr>
        <w:t>, on the contrary,</w:t>
      </w:r>
      <w:r w:rsidR="00C20237">
        <w:rPr>
          <w:rFonts w:eastAsiaTheme="minorEastAsia" w:hint="eastAsia"/>
        </w:rPr>
        <w:t xml:space="preserve"> </w:t>
      </w:r>
      <w:r w:rsidR="00C20237" w:rsidRPr="00E97850">
        <w:rPr>
          <w:rFonts w:eastAsiaTheme="minorEastAsia"/>
        </w:rPr>
        <w:t xml:space="preserve">will tend to have a lower-level </w:t>
      </w:r>
      <w:r w:rsidR="0020002F">
        <w:rPr>
          <w:rFonts w:eastAsiaTheme="minorEastAsia"/>
        </w:rPr>
        <w:t>sense of control</w:t>
      </w:r>
      <w:r w:rsidR="00C20237">
        <w:rPr>
          <w:rFonts w:eastAsiaTheme="minorEastAsia"/>
        </w:rPr>
        <w:t xml:space="preserve"> </w:t>
      </w:r>
      <w:r w:rsidR="0020002F">
        <w:rPr>
          <w:rFonts w:eastAsiaTheme="minorEastAsia"/>
        </w:rPr>
        <w:t>on</w:t>
      </w:r>
      <w:r w:rsidR="00C20237">
        <w:rPr>
          <w:rFonts w:eastAsiaTheme="minorEastAsia"/>
        </w:rPr>
        <w:t xml:space="preserve"> their driving skills</w:t>
      </w:r>
      <w:r w:rsidR="00C20237"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while</w:t>
      </w:r>
      <w:r w:rsidR="00C20237" w:rsidRPr="00E97850">
        <w:rPr>
          <w:rFonts w:eastAsiaTheme="minorEastAsia"/>
        </w:rPr>
        <w:t xml:space="preserve"> </w:t>
      </w:r>
      <w:r w:rsidR="00F9447E">
        <w:rPr>
          <w:rFonts w:eastAsiaTheme="minorEastAsia"/>
        </w:rPr>
        <w:t xml:space="preserve">they </w:t>
      </w:r>
      <w:r w:rsidR="00A25E88">
        <w:rPr>
          <w:rFonts w:eastAsiaTheme="minorEastAsia"/>
        </w:rPr>
        <w:t xml:space="preserve">can </w:t>
      </w:r>
      <w:r w:rsidR="00C20237">
        <w:rPr>
          <w:rFonts w:eastAsiaTheme="minorEastAsia"/>
        </w:rPr>
        <w:t xml:space="preserve">change </w:t>
      </w:r>
      <w:r w:rsidR="0020002F">
        <w:rPr>
          <w:rFonts w:eastAsiaTheme="minorEastAsia"/>
        </w:rPr>
        <w:t xml:space="preserve">their </w:t>
      </w:r>
      <w:r w:rsidR="00C20237">
        <w:rPr>
          <w:rFonts w:eastAsiaTheme="minorEastAsia"/>
        </w:rPr>
        <w:t>driving style</w:t>
      </w:r>
      <w:r w:rsidR="003E419E">
        <w:rPr>
          <w:rFonts w:eastAsiaTheme="minorEastAsia"/>
        </w:rPr>
        <w:t>s</w:t>
      </w:r>
      <w:r w:rsidR="00C20237">
        <w:rPr>
          <w:rFonts w:eastAsiaTheme="minorEastAsia"/>
        </w:rPr>
        <w:t xml:space="preserve"> more easily</w:t>
      </w:r>
      <w:r w:rsidR="00C20237" w:rsidRPr="00E97850">
        <w:rPr>
          <w:rFonts w:eastAsiaTheme="minorEastAsia"/>
        </w:rPr>
        <w:t>.</w:t>
      </w:r>
      <w:r w:rsidR="00C20237">
        <w:rPr>
          <w:rFonts w:eastAsiaTheme="minorEastAsia"/>
        </w:rPr>
        <w:t xml:space="preserve"> Thus, although the</w:t>
      </w:r>
      <w:r w:rsidR="00570A0A">
        <w:rPr>
          <w:rFonts w:eastAsiaTheme="minorEastAsia"/>
        </w:rPr>
        <w:t>ir</w:t>
      </w:r>
      <w:r w:rsidR="00C20237">
        <w:rPr>
          <w:rFonts w:eastAsiaTheme="minorEastAsia"/>
        </w:rPr>
        <w:t xml:space="preserve"> intrinsic motivation and extrinsic help of App may drive people to change behaviors, the positive effects are </w:t>
      </w:r>
      <w:r w:rsidR="00624D59">
        <w:rPr>
          <w:rFonts w:eastAsiaTheme="minorEastAsia"/>
        </w:rPr>
        <w:t>affected</w:t>
      </w:r>
      <w:r w:rsidR="00C20237">
        <w:rPr>
          <w:rFonts w:eastAsiaTheme="minorEastAsia"/>
        </w:rPr>
        <w:t xml:space="preserve"> differently by drivers’ driving habits. </w:t>
      </w:r>
      <w:r w:rsidR="00BE6BC4">
        <w:rPr>
          <w:rFonts w:eastAsiaTheme="minorEastAsia" w:hint="eastAsia"/>
        </w:rPr>
        <w:t>Thus</w:t>
      </w:r>
      <w:r w:rsidR="00BE6BC4">
        <w:rPr>
          <w:rFonts w:eastAsiaTheme="minorEastAsia"/>
        </w:rPr>
        <w:t>,</w:t>
      </w:r>
    </w:p>
    <w:p w14:paraId="01E2BE96" w14:textId="46E09898" w:rsidR="00BE6BC4" w:rsidRDefault="00BE6BC4" w:rsidP="0043556E">
      <w:pPr>
        <w:rPr>
          <w:rFonts w:eastAsiaTheme="minorEastAsia" w:cs="Times New Roman"/>
        </w:rPr>
      </w:pPr>
      <w:r>
        <w:rPr>
          <w:rFonts w:eastAsiaTheme="minorEastAsia" w:cs="Times New Roman" w:hint="eastAsia"/>
        </w:rPr>
        <w:t>H</w:t>
      </w:r>
      <w:r>
        <w:rPr>
          <w:rFonts w:eastAsiaTheme="minorEastAsia" w:cs="Times New Roman"/>
        </w:rPr>
        <w:t>3a:</w:t>
      </w:r>
      <w:r w:rsidR="00BD5C75">
        <w:rPr>
          <w:rFonts w:eastAsiaTheme="minorEastAsia"/>
        </w:rPr>
        <w:t xml:space="preserve"> </w:t>
      </w:r>
      <w:r w:rsidR="00BD5C75">
        <w:rPr>
          <w:rFonts w:eastAsiaTheme="minorEastAsia" w:hint="eastAsia"/>
        </w:rPr>
        <w:t>A</w:t>
      </w:r>
      <w:r w:rsidR="00BD5C75">
        <w:rPr>
          <w:rFonts w:eastAsiaTheme="minorEastAsia"/>
        </w:rPr>
        <w:t xml:space="preserve"> </w:t>
      </w:r>
      <w:r w:rsidR="00BD5C75">
        <w:rPr>
          <w:rFonts w:eastAsiaTheme="minorEastAsia" w:hint="eastAsia"/>
        </w:rPr>
        <w:t>more</w:t>
      </w:r>
      <w:r w:rsidR="00BD5C75">
        <w:rPr>
          <w:rFonts w:eastAsiaTheme="minorEastAsia"/>
        </w:rPr>
        <w:t xml:space="preserve"> </w:t>
      </w:r>
      <w:r w:rsidR="00BD5C75" w:rsidRPr="00BD5C75">
        <w:rPr>
          <w:rFonts w:eastAsiaTheme="minorEastAsia"/>
        </w:rPr>
        <w:t>fixed</w:t>
      </w:r>
      <w:r w:rsidR="00BD5C75">
        <w:rPr>
          <w:rFonts w:eastAsiaTheme="minorEastAsia"/>
        </w:rPr>
        <w:t xml:space="preserve"> </w:t>
      </w:r>
      <w:r>
        <w:rPr>
          <w:rFonts w:eastAsiaTheme="minorEastAsia"/>
        </w:rPr>
        <w:t xml:space="preserve">driving habit will </w:t>
      </w:r>
      <w:r w:rsidR="00943FA2">
        <w:rPr>
          <w:rFonts w:eastAsiaTheme="minorEastAsia"/>
        </w:rPr>
        <w:t>enhance</w:t>
      </w:r>
      <w:r w:rsidR="00BD5C75">
        <w:rPr>
          <w:rFonts w:eastAsiaTheme="minorEastAsia"/>
        </w:rPr>
        <w:t xml:space="preserve"> the relationship </w:t>
      </w:r>
      <w:r w:rsidR="00BD5C75">
        <w:rPr>
          <w:rFonts w:eastAsiaTheme="minorEastAsia" w:hint="eastAsia"/>
        </w:rPr>
        <w:t>between</w:t>
      </w:r>
      <w:r w:rsidR="00BD5C75">
        <w:rPr>
          <w:rFonts w:eastAsiaTheme="minorEastAsia"/>
        </w:rPr>
        <w:t xml:space="preserve"> </w:t>
      </w:r>
      <w:r w:rsidR="00943FA2">
        <w:rPr>
          <w:rFonts w:eastAsiaTheme="minorEastAsia" w:cs="Times New Roman"/>
        </w:rPr>
        <w:t>u</w:t>
      </w:r>
      <w:r w:rsidR="00943FA2" w:rsidRPr="006816FC">
        <w:rPr>
          <w:rFonts w:eastAsiaTheme="minorEastAsia" w:cs="Times New Roman"/>
        </w:rPr>
        <w:t>ser’s</w:t>
      </w:r>
      <w:r w:rsidR="00BD5C75" w:rsidRPr="006816FC">
        <w:rPr>
          <w:rFonts w:eastAsiaTheme="minorEastAsia" w:cs="Times New Roman"/>
        </w:rPr>
        <w:t xml:space="preserve"> </w:t>
      </w:r>
      <w:r w:rsidR="00BD5C75" w:rsidRPr="006816FC">
        <w:rPr>
          <w:rFonts w:eastAsiaTheme="minorEastAsia" w:cs="Times New Roman" w:hint="eastAsia"/>
        </w:rPr>
        <w:t>desire</w:t>
      </w:r>
      <w:r w:rsidR="00BD5C75">
        <w:rPr>
          <w:rFonts w:eastAsiaTheme="minorEastAsia" w:cs="Times New Roman"/>
        </w:rPr>
        <w:t xml:space="preserve"> and </w:t>
      </w:r>
      <w:r w:rsidR="0001703C">
        <w:rPr>
          <w:rFonts w:eastAsiaTheme="minorEastAsia" w:cs="Times New Roman"/>
        </w:rPr>
        <w:t>d</w:t>
      </w:r>
      <w:r w:rsidR="00BD5C75" w:rsidRPr="00BD5C75">
        <w:rPr>
          <w:rFonts w:eastAsiaTheme="minorEastAsia" w:cs="Times New Roman"/>
        </w:rPr>
        <w:t>riving performance</w:t>
      </w:r>
    </w:p>
    <w:p w14:paraId="02987949" w14:textId="314AE041" w:rsidR="00BD5C75" w:rsidRDefault="00BD5C75" w:rsidP="00BD5C75">
      <w:pPr>
        <w:rPr>
          <w:rFonts w:eastAsiaTheme="minorEastAsia" w:cs="Times New Roman"/>
        </w:rPr>
      </w:pPr>
      <w:r>
        <w:rPr>
          <w:rFonts w:eastAsiaTheme="minorEastAsia" w:cs="Times New Roman" w:hint="eastAsia"/>
        </w:rPr>
        <w:t>H</w:t>
      </w:r>
      <w:r>
        <w:rPr>
          <w:rFonts w:eastAsiaTheme="minorEastAsia" w:cs="Times New Roman"/>
        </w:rPr>
        <w:t>3</w:t>
      </w:r>
      <w:r w:rsidR="00943FA2">
        <w:rPr>
          <w:rFonts w:eastAsiaTheme="minorEastAsia" w:cs="Times New Roman"/>
        </w:rPr>
        <w:t>b</w:t>
      </w:r>
      <w:r>
        <w:rPr>
          <w:rFonts w:eastAsiaTheme="minorEastAsia" w:cs="Times New Roman"/>
        </w:rPr>
        <w:t>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 xml:space="preserve">App usage and </w:t>
      </w:r>
      <w:r w:rsidR="0001703C">
        <w:rPr>
          <w:rFonts w:eastAsiaTheme="minorEastAsia" w:cs="Times New Roman"/>
        </w:rPr>
        <w:t>d</w:t>
      </w:r>
      <w:r w:rsidRPr="00BD5C75">
        <w:rPr>
          <w:rFonts w:eastAsiaTheme="minorEastAsia" w:cs="Times New Roman"/>
        </w:rPr>
        <w:t>riving performance</w:t>
      </w:r>
    </w:p>
    <w:p w14:paraId="7E6AA718" w14:textId="77777777" w:rsidR="00BD5C75" w:rsidRPr="0043556E" w:rsidRDefault="00BD5C75" w:rsidP="0043556E">
      <w:pPr>
        <w:rPr>
          <w:rFonts w:eastAsiaTheme="minorEastAsia"/>
        </w:rPr>
      </w:pPr>
    </w:p>
    <w:p w14:paraId="2D7A1C8C" w14:textId="49DDEAF7" w:rsidR="002D0D47" w:rsidRPr="0043556E" w:rsidRDefault="002D0D47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t>M</w:t>
      </w:r>
      <w:r>
        <w:rPr>
          <w:rFonts w:eastAsiaTheme="minorEastAsia"/>
        </w:rPr>
        <w:t>ethodology</w:t>
      </w:r>
    </w:p>
    <w:p w14:paraId="0B47779B" w14:textId="2263CE1A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  <w:r w:rsidR="00AC4E6E">
        <w:t xml:space="preserve"> and Data Collection</w:t>
      </w:r>
    </w:p>
    <w:p w14:paraId="72AC4D5E" w14:textId="5DDCAF27" w:rsidR="007479E7" w:rsidRDefault="00B320BE" w:rsidP="00B320BE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between-subject design.</w:t>
      </w:r>
      <w:r w:rsidR="007479E7" w:rsidRPr="00E0403D">
        <w:rPr>
          <w:rFonts w:eastAsiaTheme="minorEastAsia"/>
        </w:rPr>
        <w:t xml:space="preserve"> The treatments </w:t>
      </w:r>
      <w:r w:rsidR="007479E7">
        <w:rPr>
          <w:rFonts w:eastAsiaTheme="minorEastAsia"/>
        </w:rPr>
        <w:t>will b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r w:rsidR="007479E7">
        <w:rPr>
          <w:rFonts w:eastAsiaTheme="minorEastAsia"/>
        </w:rPr>
        <w:t>high motivation group versus low motivation group</w:t>
      </w:r>
      <w:r w:rsidR="007479E7" w:rsidRPr="00E0403D">
        <w:rPr>
          <w:rFonts w:eastAsiaTheme="minorEastAsia"/>
        </w:rPr>
        <w:t>)</w:t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And we </w:t>
      </w:r>
      <w:r w:rsidR="00E24C82">
        <w:rPr>
          <w:rFonts w:eastAsiaTheme="minorEastAsia"/>
        </w:rPr>
        <w:t xml:space="preserve">will </w:t>
      </w:r>
      <w:r w:rsidR="00F2033D">
        <w:rPr>
          <w:rFonts w:eastAsiaTheme="minorEastAsia"/>
        </w:rPr>
        <w:t>randomly assign the drivers based on their driving habits</w:t>
      </w:r>
      <w:r w:rsidR="00A45687">
        <w:rPr>
          <w:rFonts w:eastAsiaTheme="minorEastAsia"/>
        </w:rPr>
        <w:t xml:space="preserve"> (measured by driving experience)</w:t>
      </w:r>
      <w:r w:rsidR="00F2033D">
        <w:rPr>
          <w:rFonts w:eastAsiaTheme="minorEastAsia"/>
        </w:rPr>
        <w:t xml:space="preserve"> to the 4 different groups.</w:t>
      </w:r>
      <w:r w:rsidR="00A45687">
        <w:rPr>
          <w:rFonts w:eastAsiaTheme="minorEastAsia"/>
        </w:rPr>
        <w:t xml:space="preserve"> </w:t>
      </w:r>
    </w:p>
    <w:p w14:paraId="5A5FC4AB" w14:textId="25307923" w:rsidR="00CF006C" w:rsidRPr="009A4308" w:rsidRDefault="000E095E" w:rsidP="003F4E33">
      <w:r>
        <w:rPr>
          <w:rFonts w:eastAsiaTheme="minorEastAsia"/>
        </w:rPr>
        <w:lastRenderedPageBreak/>
        <w:t xml:space="preserve">60 different drivers will be </w:t>
      </w:r>
      <w:r w:rsidR="00B41A9A">
        <w:rPr>
          <w:rFonts w:eastAsiaTheme="minorEastAsia"/>
        </w:rPr>
        <w:t>observed</w:t>
      </w:r>
      <w:r w:rsidR="00F14333">
        <w:rPr>
          <w:rFonts w:eastAsiaTheme="minorEastAsia"/>
        </w:rPr>
        <w:t xml:space="preserve"> </w:t>
      </w:r>
      <w:r w:rsidR="00B41A9A">
        <w:rPr>
          <w:rFonts w:eastAsiaTheme="minorEastAsia"/>
        </w:rPr>
        <w:t>by</w:t>
      </w:r>
      <w:r w:rsidR="00F019C7">
        <w:rPr>
          <w:rFonts w:eastAsiaTheme="minorEastAsia"/>
        </w:rPr>
        <w:t xml:space="preserve"> </w:t>
      </w:r>
      <w:r w:rsidR="00066B63">
        <w:rPr>
          <w:rFonts w:eastAsiaTheme="minorEastAsia"/>
        </w:rPr>
        <w:t>using a driving</w:t>
      </w:r>
      <w:r w:rsidR="000129B1">
        <w:rPr>
          <w:rFonts w:eastAsiaTheme="minorEastAsia"/>
        </w:rPr>
        <w:t>-assistant</w:t>
      </w:r>
      <w:r w:rsidR="00066B63">
        <w:rPr>
          <w:rFonts w:eastAsiaTheme="minorEastAsia"/>
        </w:rPr>
        <w:t xml:space="preserve"> App named “</w:t>
      </w:r>
      <w:proofErr w:type="spellStart"/>
      <w:r w:rsidR="00066B63">
        <w:rPr>
          <w:rFonts w:eastAsiaTheme="minorEastAsia"/>
        </w:rPr>
        <w:t>hujiabao</w:t>
      </w:r>
      <w:proofErr w:type="spellEnd"/>
      <w:r w:rsidR="00066B63">
        <w:rPr>
          <w:rFonts w:eastAsiaTheme="minorEastAsia"/>
        </w:rPr>
        <w:t>”</w:t>
      </w:r>
      <w:r w:rsidR="00AC4E6E">
        <w:rPr>
          <w:rFonts w:eastAsiaTheme="minorEastAsia"/>
        </w:rPr>
        <w:t xml:space="preserve"> in 3 months</w:t>
      </w:r>
      <w:r w:rsidR="00066B63">
        <w:rPr>
          <w:rFonts w:eastAsiaTheme="minorEastAsia"/>
        </w:rPr>
        <w:t xml:space="preserve">. Meanwhile, their driving behavior will be collected with </w:t>
      </w:r>
      <w:r w:rsidR="005D7948">
        <w:rPr>
          <w:rFonts w:eastAsiaTheme="minorEastAsia"/>
        </w:rPr>
        <w:t>the</w:t>
      </w:r>
      <w:r w:rsidR="00066B63">
        <w:rPr>
          <w:rFonts w:eastAsiaTheme="minorEastAsia"/>
        </w:rPr>
        <w:t xml:space="preserve"> </w:t>
      </w:r>
      <w:r w:rsidR="005D7948">
        <w:rPr>
          <w:rFonts w:eastAsiaTheme="minorEastAsia"/>
        </w:rPr>
        <w:t>o</w:t>
      </w:r>
      <w:r w:rsidR="00066B63" w:rsidRPr="00066B63">
        <w:rPr>
          <w:rFonts w:eastAsiaTheme="minorEastAsia"/>
        </w:rPr>
        <w:t>n-</w:t>
      </w:r>
      <w:r w:rsidR="005D7948">
        <w:rPr>
          <w:rFonts w:eastAsiaTheme="minorEastAsia"/>
        </w:rPr>
        <w:t>b</w:t>
      </w:r>
      <w:r w:rsidR="00066B63" w:rsidRPr="00066B63">
        <w:rPr>
          <w:rFonts w:eastAsiaTheme="minorEastAsia"/>
        </w:rPr>
        <w:t xml:space="preserve">oard </w:t>
      </w:r>
      <w:r w:rsidR="00066B63">
        <w:rPr>
          <w:rFonts w:eastAsiaTheme="minorEastAsia"/>
        </w:rPr>
        <w:t>devices.</w:t>
      </w:r>
      <w:r>
        <w:rPr>
          <w:rFonts w:eastAsiaTheme="minorEastAsia"/>
        </w:rPr>
        <w:t xml:space="preserve"> </w:t>
      </w:r>
      <w:r w:rsidR="009A4308">
        <w:rPr>
          <w:rFonts w:eastAsiaTheme="minorEastAsia"/>
        </w:rPr>
        <w:t>The</w:t>
      </w:r>
      <w:r w:rsidR="009A4308" w:rsidRPr="003F4E33">
        <w:rPr>
          <w:rFonts w:eastAsiaTheme="minorEastAsia"/>
        </w:rPr>
        <w:t xml:space="preserve"> </w:t>
      </w:r>
      <w:r w:rsidR="009A4308">
        <w:rPr>
          <w:rFonts w:eastAsiaTheme="minorEastAsia"/>
        </w:rPr>
        <w:t>control</w:t>
      </w:r>
      <w:r w:rsidR="009A4308" w:rsidRPr="003F4E33">
        <w:rPr>
          <w:rFonts w:eastAsiaTheme="minorEastAsia"/>
        </w:rPr>
        <w:t xml:space="preserve"> variables such as the participants’ age, gender</w:t>
      </w:r>
      <w:r w:rsidR="009A4308">
        <w:rPr>
          <w:rFonts w:eastAsiaTheme="minorEastAsia"/>
        </w:rPr>
        <w:t xml:space="preserve">, </w:t>
      </w:r>
      <w:r w:rsidR="009A4308" w:rsidRPr="009A4308">
        <w:rPr>
          <w:rFonts w:eastAsiaTheme="minorEastAsia"/>
        </w:rPr>
        <w:t>type of car</w:t>
      </w:r>
      <w:r w:rsidR="009A4308">
        <w:rPr>
          <w:rFonts w:eastAsiaTheme="minorEastAsia"/>
        </w:rPr>
        <w:t xml:space="preserve"> </w:t>
      </w:r>
      <w:r w:rsidR="009A4308" w:rsidRPr="003F4E33">
        <w:rPr>
          <w:rFonts w:eastAsiaTheme="minorEastAsia"/>
        </w:rPr>
        <w:t xml:space="preserve">will </w:t>
      </w:r>
      <w:r w:rsidR="009A4308">
        <w:rPr>
          <w:rFonts w:eastAsiaTheme="minorEastAsia" w:hint="eastAsia"/>
        </w:rPr>
        <w:t>be</w:t>
      </w:r>
      <w:r w:rsidR="009A4308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obtained</w:t>
      </w:r>
      <w:r w:rsidR="009E1E71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through</w:t>
      </w:r>
      <w:r w:rsidR="009A4308">
        <w:rPr>
          <w:rFonts w:eastAsiaTheme="minorEastAsia"/>
        </w:rPr>
        <w:t xml:space="preserve"> </w:t>
      </w:r>
      <w:r w:rsidR="009A4308">
        <w:rPr>
          <w:rFonts w:eastAsiaTheme="minorEastAsia" w:hint="eastAsia"/>
        </w:rPr>
        <w:t>the</w:t>
      </w:r>
      <w:r w:rsidR="009A4308">
        <w:rPr>
          <w:rFonts w:eastAsiaTheme="minorEastAsia"/>
        </w:rPr>
        <w:t xml:space="preserve"> </w:t>
      </w:r>
      <w:r w:rsidR="009A4308">
        <w:rPr>
          <w:rFonts w:eastAsiaTheme="minorEastAsia" w:hint="eastAsia"/>
        </w:rPr>
        <w:t>App</w:t>
      </w:r>
      <w:r w:rsidR="009A4308">
        <w:rPr>
          <w:rFonts w:eastAsiaTheme="minorEastAsia"/>
        </w:rPr>
        <w:t xml:space="preserve">. </w:t>
      </w:r>
      <w:r w:rsidR="007C4B0F" w:rsidRPr="003F4E33">
        <w:rPr>
          <w:rFonts w:eastAsiaTheme="minorEastAsia"/>
        </w:rPr>
        <w:t>W</w:t>
      </w:r>
      <w:r w:rsidR="007C4B0F" w:rsidRPr="003F4E33">
        <w:rPr>
          <w:rFonts w:eastAsiaTheme="minorEastAsia" w:cs="Times New Roman"/>
        </w:rPr>
        <w:t xml:space="preserve">e will </w:t>
      </w:r>
      <w:r w:rsidR="003F5529">
        <w:rPr>
          <w:rFonts w:eastAsiaTheme="minorEastAsia" w:cs="Times New Roman"/>
        </w:rPr>
        <w:t xml:space="preserve">first </w:t>
      </w:r>
      <w:r w:rsidR="007C4B0F" w:rsidRPr="003F4E33">
        <w:rPr>
          <w:rFonts w:eastAsiaTheme="minorEastAsia" w:cs="Times New Roman"/>
        </w:rPr>
        <w:t xml:space="preserve">distinguish novice drivers from experienced drivers bounded by the median of all drivers’ driving experience </w:t>
      </w:r>
      <w:r w:rsidR="007C4B0F" w:rsidRPr="003F4E33">
        <w:rPr>
          <w:rFonts w:eastAsiaTheme="minorEastAsia" w:cs="Times New Roman"/>
        </w:rPr>
        <w:fldChar w:fldCharType="begin"/>
      </w:r>
      <w:r w:rsidR="007C4B0F" w:rsidRPr="003F4E33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7C4B0F" w:rsidRPr="003F4E33">
        <w:rPr>
          <w:rFonts w:eastAsiaTheme="minorEastAsia" w:cs="Times New Roman"/>
        </w:rPr>
        <w:fldChar w:fldCharType="separate"/>
      </w:r>
      <w:r w:rsidR="007C4B0F" w:rsidRPr="003F4E33">
        <w:rPr>
          <w:rFonts w:eastAsiaTheme="minorEastAsia" w:cs="Times New Roman"/>
          <w:noProof/>
        </w:rPr>
        <w:t>(Brown and Groeger 1988; Underwood et al. 2003)</w:t>
      </w:r>
      <w:r w:rsidR="007C4B0F" w:rsidRPr="003F4E33">
        <w:rPr>
          <w:rFonts w:eastAsiaTheme="minorEastAsia" w:cs="Times New Roman"/>
        </w:rPr>
        <w:fldChar w:fldCharType="end"/>
      </w:r>
      <w:r w:rsidR="00B66228" w:rsidRPr="003F4E33">
        <w:rPr>
          <w:rFonts w:eastAsiaTheme="minorEastAsia" w:cs="Times New Roman"/>
        </w:rPr>
        <w:t>, a</w:t>
      </w:r>
      <w:r w:rsidR="007C4B0F" w:rsidRPr="003F4E33">
        <w:rPr>
          <w:rFonts w:eastAsiaTheme="minorEastAsia" w:cs="Times New Roman"/>
        </w:rPr>
        <w:t xml:space="preserve">nd in the </w:t>
      </w:r>
      <w:r w:rsidR="00B66228" w:rsidRPr="003F4E33">
        <w:rPr>
          <w:rFonts w:eastAsiaTheme="minorEastAsia" w:cs="Times New Roman"/>
        </w:rPr>
        <w:t>following experiment</w:t>
      </w:r>
      <w:r w:rsidR="007C4B0F" w:rsidRPr="003F4E33">
        <w:rPr>
          <w:rFonts w:eastAsiaTheme="minorEastAsia" w:cs="Times New Roman"/>
        </w:rPr>
        <w:t>, drivers will be randomly assigned to each group based on their driving experience.</w:t>
      </w:r>
      <w:r w:rsidR="007D04DD" w:rsidRPr="007D04DD">
        <w:rPr>
          <w:rFonts w:hint="eastAsia"/>
        </w:rPr>
        <w:t xml:space="preserve"> </w:t>
      </w:r>
      <w:r w:rsidR="00CF006C" w:rsidRPr="003F4E33">
        <w:rPr>
          <w:rFonts w:eastAsiaTheme="minorEastAsia" w:cs="Times New Roman"/>
        </w:rPr>
        <w:t xml:space="preserve">According to the questionnaire, drivers will be </w:t>
      </w:r>
      <w:r w:rsidR="000C05EC">
        <w:rPr>
          <w:rFonts w:eastAsiaTheme="minorEastAsia" w:cs="Times New Roman"/>
        </w:rPr>
        <w:t xml:space="preserve">automatically </w:t>
      </w:r>
      <w:r w:rsidR="00CF006C" w:rsidRPr="003F4E33">
        <w:rPr>
          <w:rFonts w:eastAsiaTheme="minorEastAsia" w:cs="Times New Roman"/>
        </w:rPr>
        <w:t>divided into Group1 (high motivation group) and Group2 (low motivation group) based on the self-perceived willingness to improve driving skills.</w:t>
      </w:r>
    </w:p>
    <w:p w14:paraId="768E015E" w14:textId="593BE32B" w:rsidR="00E452C3" w:rsidRDefault="002465C4" w:rsidP="001E27D9">
      <w:r>
        <w:rPr>
          <w:rFonts w:eastAsiaTheme="minorEastAsia"/>
        </w:rPr>
        <w:t>Then p</w:t>
      </w:r>
      <w:r w:rsidRPr="00DE2FE4">
        <w:rPr>
          <w:rFonts w:eastAsiaTheme="minorEastAsia"/>
        </w:rPr>
        <w:t>articipants will be</w:t>
      </w:r>
      <w:r w:rsidR="00E4670D">
        <w:rPr>
          <w:rFonts w:eastAsiaTheme="minorEastAsia"/>
        </w:rPr>
        <w:t xml:space="preserve"> provided</w:t>
      </w:r>
      <w:r w:rsidRPr="00DE2FE4">
        <w:rPr>
          <w:rFonts w:eastAsiaTheme="minorEastAsia"/>
        </w:rPr>
        <w:t xml:space="preserve"> with a </w:t>
      </w:r>
      <w:r>
        <w:rPr>
          <w:rFonts w:eastAsiaTheme="minorEastAsia"/>
        </w:rPr>
        <w:t>mobile App</w:t>
      </w:r>
      <w:r w:rsidRPr="00DE2FE4">
        <w:rPr>
          <w:rFonts w:eastAsiaTheme="minorEastAsia"/>
        </w:rPr>
        <w:t xml:space="preserve"> that we designed for the experiment and be asked to </w:t>
      </w:r>
      <w:r>
        <w:rPr>
          <w:rFonts w:eastAsiaTheme="minorEastAsia"/>
        </w:rPr>
        <w:t>check in if using the App.</w:t>
      </w:r>
      <w:r w:rsidR="00A0278D">
        <w:rPr>
          <w:rFonts w:eastAsiaTheme="minorEastAsia"/>
        </w:rPr>
        <w:t xml:space="preserve"> </w:t>
      </w:r>
      <w:r w:rsidR="00A0278D" w:rsidRPr="00A0278D">
        <w:rPr>
          <w:rFonts w:eastAsiaTheme="minorEastAsia"/>
        </w:rPr>
        <w:t xml:space="preserve">In </w:t>
      </w:r>
      <w:r w:rsidR="00A0278D" w:rsidRPr="004E5FB6">
        <w:rPr>
          <w:rFonts w:eastAsiaTheme="minorEastAsia" w:cs="Times New Roman"/>
        </w:rPr>
        <w:t>Group1</w:t>
      </w:r>
      <w:r w:rsidR="00A0278D">
        <w:rPr>
          <w:rFonts w:eastAsiaTheme="minorEastAsia" w:cs="Times New Roman"/>
        </w:rPr>
        <w:t xml:space="preserve"> and</w:t>
      </w:r>
      <w:r w:rsidR="00A0278D" w:rsidRPr="004E5FB6">
        <w:rPr>
          <w:rFonts w:eastAsiaTheme="minorEastAsia" w:cs="Times New Roman"/>
        </w:rPr>
        <w:t xml:space="preserve"> Group2</w:t>
      </w:r>
      <w:r w:rsidR="00A0278D" w:rsidRPr="00A0278D">
        <w:rPr>
          <w:rFonts w:eastAsiaTheme="minorEastAsia"/>
        </w:rPr>
        <w:t xml:space="preserve">, different behaviors of app usage (whether have used or not) in a given day will be observed. And </w:t>
      </w:r>
      <w:r w:rsidR="007C3748">
        <w:rPr>
          <w:rFonts w:eastAsiaTheme="minorEastAsia"/>
        </w:rPr>
        <w:t xml:space="preserve">then within </w:t>
      </w:r>
      <w:r w:rsidR="00A0278D" w:rsidRPr="00A0278D">
        <w:rPr>
          <w:rFonts w:eastAsiaTheme="minorEastAsia"/>
        </w:rPr>
        <w:t xml:space="preserve">drivers using </w:t>
      </w:r>
      <w:r w:rsidR="004F24BF">
        <w:rPr>
          <w:rFonts w:eastAsiaTheme="minorEastAsia"/>
        </w:rPr>
        <w:t xml:space="preserve">or </w:t>
      </w:r>
      <w:r w:rsidR="00A0278D" w:rsidRPr="00A0278D">
        <w:rPr>
          <w:rFonts w:eastAsiaTheme="minorEastAsia"/>
        </w:rPr>
        <w:t xml:space="preserve">not using </w:t>
      </w:r>
      <w:r w:rsidR="00B80A57">
        <w:rPr>
          <w:rFonts w:eastAsiaTheme="minorEastAsia"/>
        </w:rPr>
        <w:t>A</w:t>
      </w:r>
      <w:r w:rsidR="00A0278D" w:rsidRPr="00A0278D">
        <w:rPr>
          <w:rFonts w:eastAsiaTheme="minorEastAsia"/>
        </w:rPr>
        <w:t xml:space="preserve">pp, </w:t>
      </w:r>
      <w:r w:rsidR="00087F87">
        <w:rPr>
          <w:rFonts w:eastAsiaTheme="minorEastAsia"/>
        </w:rPr>
        <w:t xml:space="preserve">changes of individual </w:t>
      </w:r>
      <w:r w:rsidR="00A0278D" w:rsidRPr="00A0278D">
        <w:rPr>
          <w:rFonts w:eastAsiaTheme="minorEastAsia"/>
        </w:rPr>
        <w:t>driving behav</w:t>
      </w:r>
      <w:r w:rsidR="00087F87">
        <w:rPr>
          <w:rFonts w:eastAsiaTheme="minorEastAsia"/>
        </w:rPr>
        <w:t xml:space="preserve">ior </w:t>
      </w:r>
      <w:r w:rsidR="00A0278D" w:rsidRPr="00A0278D">
        <w:rPr>
          <w:rFonts w:eastAsiaTheme="minorEastAsia"/>
        </w:rPr>
        <w:t>will be measured and recorded respectively.</w:t>
      </w:r>
    </w:p>
    <w:p w14:paraId="571C7C5E" w14:textId="1C9A964D" w:rsidR="009A4308" w:rsidRPr="009A4308" w:rsidRDefault="004C60DE" w:rsidP="009A4308">
      <w:r>
        <w:rPr>
          <w:rFonts w:eastAsiaTheme="minorEastAsia"/>
        </w:rPr>
        <w:t>In the experiment, w</w:t>
      </w:r>
      <w:r w:rsidR="007D04DD">
        <w:rPr>
          <w:rFonts w:eastAsiaTheme="minorEastAsia"/>
        </w:rPr>
        <w:t xml:space="preserve">e’ll mainly test two instruments. </w:t>
      </w:r>
      <w:r w:rsidR="009C67D8">
        <w:rPr>
          <w:rFonts w:eastAsiaTheme="minorEastAsia"/>
        </w:rPr>
        <w:t>O</w:t>
      </w:r>
      <w:r w:rsidR="009C67D8">
        <w:rPr>
          <w:rFonts w:eastAsiaTheme="minorEastAsia" w:hint="eastAsia"/>
        </w:rPr>
        <w:t>ne</w:t>
      </w:r>
      <w:r w:rsidR="009C67D8">
        <w:rPr>
          <w:rFonts w:eastAsiaTheme="minorEastAsia"/>
        </w:rPr>
        <w:t xml:space="preserve"> is</w:t>
      </w:r>
      <w:r w:rsidR="002E644D">
        <w:rPr>
          <w:rFonts w:eastAsiaTheme="minorEastAsia"/>
        </w:rPr>
        <w:t xml:space="preserve"> </w:t>
      </w:r>
      <w:r w:rsidR="004E7CEB">
        <w:rPr>
          <w:rFonts w:eastAsiaTheme="minorEastAsia"/>
        </w:rPr>
        <w:t xml:space="preserve">the drivers’ </w:t>
      </w:r>
      <w:r w:rsidR="000732CD">
        <w:rPr>
          <w:rFonts w:eastAsiaTheme="minorEastAsia"/>
        </w:rPr>
        <w:t xml:space="preserve">intrinsic motivation for </w:t>
      </w:r>
      <w:r w:rsidR="004B356C">
        <w:rPr>
          <w:rFonts w:eastAsiaTheme="minorEastAsia"/>
        </w:rPr>
        <w:t>driving in a better manner</w:t>
      </w:r>
      <w:r w:rsidR="003D3C93">
        <w:t>.</w:t>
      </w:r>
      <w:r w:rsidR="003D3C93">
        <w:rPr>
          <w:rFonts w:eastAsiaTheme="minorEastAsia"/>
        </w:rPr>
        <w:t xml:space="preserve"> A</w:t>
      </w:r>
      <w:r w:rsidR="007D04DD" w:rsidRPr="007D04DD">
        <w:rPr>
          <w:rFonts w:eastAsiaTheme="minorEastAsia"/>
        </w:rPr>
        <w:t xml:space="preserve">nother </w:t>
      </w:r>
      <w:r w:rsidR="00C12CDA">
        <w:rPr>
          <w:rFonts w:eastAsiaTheme="minorEastAsia"/>
        </w:rPr>
        <w:t>is</w:t>
      </w:r>
      <w:r w:rsidR="00AC051E">
        <w:rPr>
          <w:rFonts w:eastAsiaTheme="minorEastAsia"/>
        </w:rPr>
        <w:t xml:space="preserve"> </w:t>
      </w:r>
      <w:r w:rsidR="00F517D5">
        <w:rPr>
          <w:rFonts w:eastAsiaTheme="minorEastAsia"/>
        </w:rPr>
        <w:t xml:space="preserve">the </w:t>
      </w:r>
      <w:r w:rsidR="00AC051E">
        <w:rPr>
          <w:rFonts w:eastAsiaTheme="minorEastAsia"/>
        </w:rPr>
        <w:t>extrinsic factor</w:t>
      </w:r>
      <w:r w:rsidR="00C12CDA">
        <w:rPr>
          <w:rFonts w:eastAsiaTheme="minorEastAsia"/>
        </w:rPr>
        <w:t xml:space="preserve"> (App usage)</w:t>
      </w:r>
      <w:r w:rsidR="008B0010">
        <w:rPr>
          <w:rFonts w:eastAsiaTheme="minorEastAsia"/>
        </w:rPr>
        <w:t xml:space="preserve"> </w:t>
      </w:r>
      <w:r w:rsidR="008B0010">
        <w:rPr>
          <w:rFonts w:eastAsiaTheme="minorEastAsia" w:hint="eastAsia"/>
        </w:rPr>
        <w:t>t</w:t>
      </w:r>
      <w:r w:rsidR="008B0010">
        <w:rPr>
          <w:rFonts w:eastAsiaTheme="minorEastAsia"/>
        </w:rPr>
        <w:t xml:space="preserve">o encourage drivers to </w:t>
      </w:r>
      <w:r w:rsidR="00E751B7">
        <w:rPr>
          <w:rFonts w:eastAsiaTheme="minorEastAsia"/>
        </w:rPr>
        <w:t>driving better</w:t>
      </w:r>
      <w:r w:rsidR="001D1344">
        <w:rPr>
          <w:rFonts w:eastAsiaTheme="minorEastAsia" w:hint="eastAsia"/>
        </w:rPr>
        <w:t>.</w:t>
      </w:r>
      <w:r w:rsidR="001D1344">
        <w:rPr>
          <w:rFonts w:eastAsiaTheme="minorEastAsia"/>
        </w:rPr>
        <w:t xml:space="preserve"> </w:t>
      </w:r>
      <w:r w:rsidR="009A4308">
        <w:rPr>
          <w:rFonts w:eastAsiaTheme="minorEastAsia"/>
        </w:rPr>
        <w:t>Then p</w:t>
      </w:r>
      <w:r w:rsidR="009A4308" w:rsidRPr="00DE2FE4">
        <w:rPr>
          <w:rFonts w:eastAsiaTheme="minorEastAsia"/>
        </w:rPr>
        <w:t>articipants will be</w:t>
      </w:r>
      <w:r w:rsidR="009A4308">
        <w:rPr>
          <w:rFonts w:eastAsiaTheme="minorEastAsia"/>
        </w:rPr>
        <w:t xml:space="preserve"> provided</w:t>
      </w:r>
      <w:r w:rsidR="009A4308" w:rsidRPr="00DE2FE4">
        <w:rPr>
          <w:rFonts w:eastAsiaTheme="minorEastAsia"/>
        </w:rPr>
        <w:t xml:space="preserve"> with a </w:t>
      </w:r>
      <w:r w:rsidR="009A4308">
        <w:rPr>
          <w:rFonts w:eastAsiaTheme="minorEastAsia"/>
        </w:rPr>
        <w:t>mobile App</w:t>
      </w:r>
      <w:r w:rsidR="009A4308" w:rsidRPr="00DE2FE4">
        <w:rPr>
          <w:rFonts w:eastAsiaTheme="minorEastAsia"/>
        </w:rPr>
        <w:t xml:space="preserve"> that we designed for the experiment and be asked to </w:t>
      </w:r>
      <w:r w:rsidR="009A4308">
        <w:rPr>
          <w:rFonts w:eastAsiaTheme="minorEastAsia"/>
        </w:rPr>
        <w:t xml:space="preserve">check in if using the App. </w:t>
      </w:r>
      <w:r w:rsidR="009A4308" w:rsidRPr="00A0278D">
        <w:rPr>
          <w:rFonts w:eastAsiaTheme="minorEastAsia"/>
        </w:rPr>
        <w:t xml:space="preserve">In </w:t>
      </w:r>
      <w:r w:rsidR="009A4308" w:rsidRPr="004E5FB6">
        <w:rPr>
          <w:rFonts w:eastAsiaTheme="minorEastAsia" w:cs="Times New Roman"/>
        </w:rPr>
        <w:t>Group1</w:t>
      </w:r>
      <w:r w:rsidR="009A4308">
        <w:rPr>
          <w:rFonts w:eastAsiaTheme="minorEastAsia" w:cs="Times New Roman"/>
        </w:rPr>
        <w:t xml:space="preserve"> and</w:t>
      </w:r>
      <w:r w:rsidR="009A4308" w:rsidRPr="004E5FB6">
        <w:rPr>
          <w:rFonts w:eastAsiaTheme="minorEastAsia" w:cs="Times New Roman"/>
        </w:rPr>
        <w:t xml:space="preserve"> Group2</w:t>
      </w:r>
      <w:r w:rsidR="009A4308" w:rsidRPr="00A0278D">
        <w:rPr>
          <w:rFonts w:eastAsiaTheme="minorEastAsia"/>
        </w:rPr>
        <w:t xml:space="preserve">, different behaviors of app usage (whether have used or not) in a given day will be observed. And </w:t>
      </w:r>
      <w:r w:rsidR="009A4308">
        <w:rPr>
          <w:rFonts w:eastAsiaTheme="minorEastAsia"/>
        </w:rPr>
        <w:t xml:space="preserve">then within </w:t>
      </w:r>
      <w:r w:rsidR="009A4308" w:rsidRPr="00A0278D">
        <w:rPr>
          <w:rFonts w:eastAsiaTheme="minorEastAsia"/>
        </w:rPr>
        <w:t xml:space="preserve">drivers using </w:t>
      </w:r>
      <w:r w:rsidR="009A4308">
        <w:rPr>
          <w:rFonts w:eastAsiaTheme="minorEastAsia"/>
        </w:rPr>
        <w:t xml:space="preserve">or </w:t>
      </w:r>
      <w:r w:rsidR="009A4308" w:rsidRPr="00A0278D">
        <w:rPr>
          <w:rFonts w:eastAsiaTheme="minorEastAsia"/>
        </w:rPr>
        <w:t xml:space="preserve">not using </w:t>
      </w:r>
      <w:r w:rsidR="009A4308">
        <w:rPr>
          <w:rFonts w:eastAsiaTheme="minorEastAsia"/>
        </w:rPr>
        <w:t>A</w:t>
      </w:r>
      <w:r w:rsidR="009A4308" w:rsidRPr="00A0278D">
        <w:rPr>
          <w:rFonts w:eastAsiaTheme="minorEastAsia"/>
        </w:rPr>
        <w:t xml:space="preserve">pp, </w:t>
      </w:r>
      <w:r w:rsidR="009A4308">
        <w:rPr>
          <w:rFonts w:eastAsiaTheme="minorEastAsia"/>
        </w:rPr>
        <w:t xml:space="preserve">changes of individual </w:t>
      </w:r>
      <w:r w:rsidR="009A4308" w:rsidRPr="00A0278D">
        <w:rPr>
          <w:rFonts w:eastAsiaTheme="minorEastAsia"/>
        </w:rPr>
        <w:t>driving behav</w:t>
      </w:r>
      <w:r w:rsidR="009A4308">
        <w:rPr>
          <w:rFonts w:eastAsiaTheme="minorEastAsia"/>
        </w:rPr>
        <w:t xml:space="preserve">ior </w:t>
      </w:r>
      <w:r w:rsidR="009A4308" w:rsidRPr="00A0278D">
        <w:rPr>
          <w:rFonts w:eastAsiaTheme="minorEastAsia"/>
        </w:rPr>
        <w:t>will be measured and recorded respectively.</w:t>
      </w:r>
      <w:r w:rsidR="009A4308">
        <w:rPr>
          <w:rFonts w:hint="eastAsia"/>
        </w:rPr>
        <w:t xml:space="preserve"> </w:t>
      </w:r>
    </w:p>
    <w:p w14:paraId="4044AC7C" w14:textId="6F43B6B1" w:rsidR="00D86FF7" w:rsidRPr="009A4308" w:rsidRDefault="00D86FF7" w:rsidP="001E27D9"/>
    <w:p w14:paraId="3540033E" w14:textId="69E6895E" w:rsidR="00775AEC" w:rsidRDefault="00775AEC" w:rsidP="0043556E">
      <w:pPr>
        <w:pStyle w:val="2"/>
      </w:pPr>
      <w:r w:rsidRPr="001F06B7">
        <w:t>Measures</w:t>
      </w:r>
    </w:p>
    <w:p w14:paraId="5975D487" w14:textId="359BE231" w:rsidR="00444184" w:rsidRDefault="00775AEC" w:rsidP="00775AEC">
      <w:pPr>
        <w:rPr>
          <w:rFonts w:eastAsiaTheme="minorEastAsia"/>
        </w:rPr>
      </w:pPr>
      <w:r w:rsidRPr="00444184">
        <w:rPr>
          <w:rFonts w:eastAsiaTheme="minorEastAsia"/>
          <w:highlight w:val="yellow"/>
        </w:rPr>
        <w:t xml:space="preserve">Drivers’ driving performance will be </w:t>
      </w:r>
      <w:r w:rsidR="00444184" w:rsidRPr="00444184">
        <w:rPr>
          <w:rFonts w:eastAsiaTheme="minorEastAsia" w:hint="eastAsia"/>
          <w:highlight w:val="yellow"/>
        </w:rPr>
        <w:t>measured</w:t>
      </w:r>
      <w:r w:rsidR="00444184" w:rsidRPr="00444184">
        <w:rPr>
          <w:rFonts w:eastAsiaTheme="minorEastAsia"/>
          <w:highlight w:val="yellow"/>
        </w:rPr>
        <w:t xml:space="preserve"> </w:t>
      </w:r>
      <w:r w:rsidR="00444184" w:rsidRPr="00444184">
        <w:rPr>
          <w:rFonts w:eastAsiaTheme="minorEastAsia" w:hint="eastAsia"/>
          <w:highlight w:val="yellow"/>
        </w:rPr>
        <w:t>as</w:t>
      </w:r>
      <w:r w:rsidR="00444184" w:rsidRPr="00444184">
        <w:rPr>
          <w:rFonts w:eastAsiaTheme="minorEastAsia"/>
          <w:highlight w:val="yellow"/>
        </w:rPr>
        <w:t>…</w:t>
      </w:r>
    </w:p>
    <w:p w14:paraId="383A6BBA" w14:textId="34438621" w:rsidR="00054200" w:rsidRDefault="00054200" w:rsidP="00775AEC">
      <w:pPr>
        <w:rPr>
          <w:rFonts w:eastAsiaTheme="minorEastAsia"/>
        </w:rPr>
      </w:pPr>
      <w:r>
        <w:rPr>
          <w:rFonts w:eastAsiaTheme="minorEastAsia"/>
        </w:rPr>
        <w:t>We plan to use driving score as a measure of driving behavior, and try to explain our experiment design philosophy and the expected results based on motivational theories.</w:t>
      </w:r>
    </w:p>
    <w:p w14:paraId="73C9367D" w14:textId="09F2873A" w:rsidR="00775AEC" w:rsidRDefault="00775AEC" w:rsidP="00775AEC">
      <w:pPr>
        <w:rPr>
          <w:rFonts w:eastAsiaTheme="minorEastAsia"/>
        </w:rPr>
      </w:pPr>
      <w:r>
        <w:rPr>
          <w:rFonts w:eastAsiaTheme="minorEastAsia"/>
        </w:rPr>
        <w:t xml:space="preserve">related to </w:t>
      </w:r>
      <w:r w:rsidRPr="005B5571">
        <w:rPr>
          <w:rFonts w:eastAsiaTheme="minorEastAsia" w:cs="Times New Roman"/>
        </w:rPr>
        <w:t xml:space="preserve">individual </w:t>
      </w:r>
      <w:r>
        <w:rPr>
          <w:rFonts w:eastAsiaTheme="minorEastAsia" w:cs="Times New Roman"/>
        </w:rPr>
        <w:t>driving behaviors</w:t>
      </w:r>
      <w:r>
        <w:rPr>
          <w:rFonts w:eastAsiaTheme="minorEastAsia"/>
        </w:rPr>
        <w:t xml:space="preserve">. We will take the abnormal operation including the </w:t>
      </w:r>
      <w:r w:rsidRPr="000A13AA">
        <w:rPr>
          <w:rFonts w:eastAsiaTheme="minorEastAsia"/>
        </w:rPr>
        <w:t>rush for driving speed, nasty brake</w:t>
      </w:r>
      <w:r w:rsidR="00A74080">
        <w:rPr>
          <w:rFonts w:eastAsiaTheme="minorEastAsia" w:hint="eastAsia"/>
        </w:rPr>
        <w:t>,</w:t>
      </w:r>
      <w:r w:rsidR="00A74080">
        <w:rPr>
          <w:rFonts w:eastAsiaTheme="minorEastAsia"/>
        </w:rPr>
        <w:t xml:space="preserve"> etc. </w:t>
      </w:r>
      <w:r>
        <w:rPr>
          <w:rFonts w:eastAsiaTheme="minorEastAsia"/>
        </w:rPr>
        <w:t xml:space="preserve">into account to </w:t>
      </w:r>
      <w:r w:rsidR="00D97FDE" w:rsidRPr="00D97FDE">
        <w:rPr>
          <w:rFonts w:eastAsiaTheme="minorEastAsia"/>
        </w:rPr>
        <w:t>calculate</w:t>
      </w:r>
      <w:r>
        <w:rPr>
          <w:rFonts w:eastAsiaTheme="minorEastAsia"/>
        </w:rPr>
        <w:t xml:space="preserve"> a driving score. Then we’ll m</w:t>
      </w:r>
      <w:r w:rsidRPr="00D95846">
        <w:rPr>
          <w:rFonts w:eastAsiaTheme="minorEastAsia"/>
        </w:rPr>
        <w:t>easur</w:t>
      </w:r>
      <w:r>
        <w:rPr>
          <w:rFonts w:eastAsiaTheme="minorEastAsia"/>
        </w:rPr>
        <w:t xml:space="preserve">e </w:t>
      </w:r>
      <w:r w:rsidRPr="00130D7E">
        <w:rPr>
          <w:rFonts w:eastAsiaTheme="minorEastAsia"/>
        </w:rPr>
        <w:t xml:space="preserve">driving </w:t>
      </w:r>
      <w:r>
        <w:rPr>
          <w:rFonts w:eastAsiaTheme="minorEastAsia"/>
        </w:rPr>
        <w:t>performance</w:t>
      </w:r>
      <w:r w:rsidRPr="00D95846">
        <w:rPr>
          <w:rFonts w:eastAsiaTheme="minorEastAsia"/>
        </w:rPr>
        <w:t xml:space="preserve"> by the</w:t>
      </w:r>
      <w:r>
        <w:rPr>
          <w:rFonts w:eastAsiaTheme="minorEastAsia"/>
        </w:rPr>
        <w:t xml:space="preserve"> driving score</w:t>
      </w:r>
      <w:r w:rsidRPr="00D95846">
        <w:rPr>
          <w:rFonts w:eastAsiaTheme="minorEastAsia"/>
        </w:rPr>
        <w:t xml:space="preserve"> 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 xml:space="preserve"> as the dependent variable.</w:t>
      </w:r>
      <w:r w:rsidRPr="00D95846">
        <w:t xml:space="preserve"> </w:t>
      </w:r>
      <w:r>
        <w:rPr>
          <w:rFonts w:eastAsiaTheme="minorEastAsia"/>
        </w:rPr>
        <w:t>The</w:t>
      </w:r>
      <w:r w:rsidRPr="005559B3">
        <w:rPr>
          <w:rFonts w:eastAsiaTheme="minorEastAsia"/>
        </w:rPr>
        <w:t xml:space="preserve"> </w:t>
      </w:r>
      <w:r w:rsidR="0094080D">
        <w:rPr>
          <w:rFonts w:eastAsiaTheme="minorEastAsia"/>
        </w:rPr>
        <w:t>A</w:t>
      </w:r>
      <w:r w:rsidRPr="00DB6630">
        <w:rPr>
          <w:rFonts w:eastAsiaTheme="minorEastAsia"/>
        </w:rPr>
        <w:t xml:space="preserve">pp </w:t>
      </w:r>
      <w:r>
        <w:rPr>
          <w:rFonts w:eastAsiaTheme="minorEastAsia" w:hint="eastAsia"/>
        </w:rPr>
        <w:t>u</w:t>
      </w:r>
      <w:r w:rsidRPr="00DB6630">
        <w:rPr>
          <w:rFonts w:eastAsiaTheme="minorEastAsia"/>
        </w:rPr>
        <w:t>sage</w:t>
      </w:r>
      <w:r>
        <w:rPr>
          <w:rFonts w:eastAsiaTheme="minorEastAsia"/>
        </w:rPr>
        <w:t xml:space="preserve"> behavior of drivers</w:t>
      </w:r>
      <w:r w:rsidR="0008797F">
        <w:rPr>
          <w:rFonts w:eastAsiaTheme="minorEastAsia"/>
        </w:rPr>
        <w:t xml:space="preserve"> </w:t>
      </w:r>
      <w:r>
        <w:rPr>
          <w:rFonts w:eastAsiaTheme="minorEastAsia"/>
        </w:rPr>
        <w:t>will be</w:t>
      </w:r>
      <w:r w:rsidRPr="00D95846">
        <w:rPr>
          <w:rFonts w:eastAsiaTheme="minorEastAsia"/>
        </w:rPr>
        <w:t xml:space="preserve"> the key independent variable of interest in our estimation. </w:t>
      </w:r>
      <w:r>
        <w:rPr>
          <w:rFonts w:eastAsiaTheme="minorEastAsia"/>
        </w:rPr>
        <w:t xml:space="preserve">It will be used to </w:t>
      </w:r>
      <w:r w:rsidRPr="00730FC4">
        <w:rPr>
          <w:rFonts w:eastAsiaTheme="minorEastAsia"/>
        </w:rPr>
        <w:t>identify</w:t>
      </w:r>
      <w:r>
        <w:rPr>
          <w:rFonts w:eastAsiaTheme="minorEastAsia"/>
        </w:rPr>
        <w:t xml:space="preserve"> whether a driver</w:t>
      </w:r>
      <w:r w:rsidRPr="003B12AE">
        <w:rPr>
          <w:rFonts w:eastAsiaTheme="minorEastAsia"/>
        </w:rPr>
        <w:t xml:space="preserve"> </w:t>
      </w:r>
      <w:r>
        <w:rPr>
          <w:rFonts w:eastAsiaTheme="minorEastAsia"/>
        </w:rPr>
        <w:t>has</w:t>
      </w:r>
      <w:r w:rsidRPr="003B12AE">
        <w:rPr>
          <w:rFonts w:eastAsiaTheme="minorEastAsia"/>
        </w:rPr>
        <w:t xml:space="preserve"> used the </w:t>
      </w:r>
      <w:r w:rsidR="0094080D">
        <w:rPr>
          <w:rFonts w:eastAsiaTheme="minorEastAsia"/>
        </w:rPr>
        <w:t>A</w:t>
      </w:r>
      <w:r>
        <w:rPr>
          <w:rFonts w:eastAsiaTheme="minorEastAsia"/>
        </w:rPr>
        <w:t xml:space="preserve">pp, measured by </w:t>
      </w:r>
      <w:r w:rsidRPr="00730FC4">
        <w:rPr>
          <w:rFonts w:eastAsiaTheme="minorEastAsia"/>
        </w:rPr>
        <w:t>the driver'</w:t>
      </w:r>
      <w:r>
        <w:rPr>
          <w:rFonts w:eastAsiaTheme="minorEastAsia"/>
        </w:rPr>
        <w:t>s</w:t>
      </w:r>
      <w:r w:rsidRPr="00730FC4">
        <w:rPr>
          <w:rFonts w:eastAsiaTheme="minorEastAsia"/>
        </w:rPr>
        <w:t xml:space="preserve"> check-in</w:t>
      </w:r>
      <w:r>
        <w:rPr>
          <w:rFonts w:eastAsiaTheme="minorEastAsia"/>
        </w:rPr>
        <w:t xml:space="preserve"> status</w:t>
      </w:r>
      <w:r w:rsidRPr="00730FC4">
        <w:rPr>
          <w:rFonts w:eastAsiaTheme="minorEastAsia"/>
        </w:rPr>
        <w:t xml:space="preserve"> in the </w:t>
      </w:r>
      <w:r w:rsidR="002D3B9F">
        <w:rPr>
          <w:rFonts w:eastAsiaTheme="minorEastAsia"/>
        </w:rPr>
        <w:t>A</w:t>
      </w:r>
      <w:r w:rsidRPr="00730FC4">
        <w:rPr>
          <w:rFonts w:eastAsiaTheme="minorEastAsia"/>
        </w:rPr>
        <w:t xml:space="preserve">pp </w:t>
      </w:r>
      <w:r w:rsidRPr="00D95846">
        <w:rPr>
          <w:rFonts w:eastAsiaTheme="minorEastAsia"/>
        </w:rPr>
        <w:t xml:space="preserve">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>.</w:t>
      </w:r>
      <w:r w:rsidR="007157B2">
        <w:rPr>
          <w:rFonts w:eastAsiaTheme="minorEastAsia"/>
        </w:rPr>
        <w:t xml:space="preserve"> </w:t>
      </w:r>
      <w:r w:rsidR="0004747E">
        <w:rPr>
          <w:rFonts w:eastAsiaTheme="minorEastAsia"/>
        </w:rPr>
        <w:t xml:space="preserve">Another </w:t>
      </w:r>
      <w:r w:rsidR="006E7971">
        <w:rPr>
          <w:rFonts w:eastAsiaTheme="minorEastAsia"/>
        </w:rPr>
        <w:t>contributing factor,</w:t>
      </w:r>
      <w:r w:rsidR="007157B2">
        <w:rPr>
          <w:rFonts w:eastAsiaTheme="minorEastAsia"/>
        </w:rPr>
        <w:t xml:space="preserve"> </w:t>
      </w:r>
      <w:r w:rsidR="002629C5">
        <w:rPr>
          <w:rFonts w:eastAsiaTheme="minorEastAsia"/>
        </w:rPr>
        <w:t>drivers’ desire</w:t>
      </w:r>
      <w:r w:rsidR="006C0CB6">
        <w:rPr>
          <w:rFonts w:eastAsiaTheme="minorEastAsia"/>
        </w:rPr>
        <w:t xml:space="preserve"> (high/low)</w:t>
      </w:r>
      <w:r w:rsidR="002629C5">
        <w:rPr>
          <w:rFonts w:eastAsiaTheme="minorEastAsia"/>
        </w:rPr>
        <w:t xml:space="preserve"> </w:t>
      </w:r>
      <w:r w:rsidR="00555C7F">
        <w:rPr>
          <w:rFonts w:eastAsiaTheme="minorEastAsia"/>
        </w:rPr>
        <w:t>to improve driving performance</w:t>
      </w:r>
      <w:r w:rsidR="006E7971">
        <w:rPr>
          <w:rFonts w:eastAsiaTheme="minorEastAsia"/>
        </w:rPr>
        <w:t>,</w:t>
      </w:r>
      <w:r w:rsidR="002629C5">
        <w:rPr>
          <w:rFonts w:eastAsiaTheme="minorEastAsia"/>
        </w:rPr>
        <w:t xml:space="preserve"> </w:t>
      </w:r>
      <w:r w:rsidR="006C0CB6">
        <w:rPr>
          <w:rFonts w:eastAsiaTheme="minorEastAsia"/>
        </w:rPr>
        <w:t xml:space="preserve">will be directly got through </w:t>
      </w:r>
      <w:r w:rsidR="004B36BF">
        <w:rPr>
          <w:rFonts w:eastAsiaTheme="minorEastAsia"/>
        </w:rPr>
        <w:t xml:space="preserve">the </w:t>
      </w:r>
      <w:r w:rsidR="00A02B4F">
        <w:rPr>
          <w:rFonts w:eastAsiaTheme="minorEastAsia"/>
        </w:rPr>
        <w:t>question</w:t>
      </w:r>
      <w:r w:rsidR="004B36BF">
        <w:rPr>
          <w:rFonts w:eastAsiaTheme="minorEastAsia"/>
        </w:rPr>
        <w:t>naire</w:t>
      </w:r>
      <w:r w:rsidR="00A02B4F">
        <w:rPr>
          <w:rFonts w:eastAsiaTheme="minorEastAsia"/>
        </w:rPr>
        <w:t>.</w:t>
      </w:r>
      <w:r>
        <w:rPr>
          <w:rFonts w:eastAsiaTheme="minorEastAsia"/>
        </w:rPr>
        <w:t xml:space="preserve"> In addition, driving habits will be seen as a moderate variable measured by driving experience</w:t>
      </w:r>
      <w:r w:rsidRPr="00973263">
        <w:rPr>
          <w:rFonts w:eastAsiaTheme="minorEastAsia"/>
        </w:rPr>
        <w:t>,</w:t>
      </w:r>
      <w:r>
        <w:rPr>
          <w:rFonts w:eastAsiaTheme="minorEastAsia"/>
        </w:rPr>
        <w:t xml:space="preserve"> which</w:t>
      </w:r>
      <w:r w:rsidRPr="00D95846">
        <w:rPr>
          <w:rFonts w:eastAsiaTheme="minorEastAsia"/>
        </w:rPr>
        <w:t xml:space="preserve"> indicates </w:t>
      </w:r>
      <w:r>
        <w:rPr>
          <w:rFonts w:eastAsiaTheme="minorEastAsia"/>
        </w:rPr>
        <w:t xml:space="preserve">the </w:t>
      </w:r>
      <w:r>
        <w:t>driving months of a driver</w:t>
      </w:r>
      <w:r w:rsidRPr="00D95846">
        <w:rPr>
          <w:rFonts w:eastAsiaTheme="minorEastAsia"/>
        </w:rPr>
        <w:t>.</w:t>
      </w:r>
    </w:p>
    <w:p w14:paraId="1170F3A7" w14:textId="38ACB831" w:rsidR="00775AEC" w:rsidRPr="00775AEC" w:rsidRDefault="00775AEC" w:rsidP="001E27D9">
      <w:pPr>
        <w:rPr>
          <w:rFonts w:eastAsiaTheme="minorEastAsia"/>
        </w:rPr>
      </w:pPr>
      <w:r w:rsidRPr="00D95846">
        <w:rPr>
          <w:rFonts w:eastAsiaTheme="minorEastAsia"/>
        </w:rPr>
        <w:t>Several control variables are considered to ensure the model robustness</w:t>
      </w:r>
      <w:r w:rsidR="000E7538">
        <w:rPr>
          <w:rFonts w:eastAsiaTheme="minorEastAsia"/>
        </w:rPr>
        <w:t>, such as</w:t>
      </w:r>
      <w:r>
        <w:t xml:space="preserve"> hours of tired driving, </w:t>
      </w:r>
      <w:r w:rsidRPr="004C1CF9">
        <w:t>average driving speed</w:t>
      </w:r>
      <w:r>
        <w:t xml:space="preserve"> and the total range</w:t>
      </w:r>
      <w:r w:rsidR="008F3868">
        <w:t xml:space="preserve"> per day</w:t>
      </w:r>
      <w:r>
        <w:t>. The demographic variables including age and gender are viewed as control variables as well</w:t>
      </w:r>
      <w:r w:rsidRPr="00D95846">
        <w:rPr>
          <w:rFonts w:eastAsiaTheme="minorEastAsia"/>
        </w:rPr>
        <w:t>.</w:t>
      </w:r>
    </w:p>
    <w:p w14:paraId="1354B9DA" w14:textId="2047E155" w:rsidR="00CE77C2" w:rsidRDefault="00510126" w:rsidP="00C07429">
      <w:pPr>
        <w:pStyle w:val="1"/>
      </w:pPr>
      <w:r>
        <w:t>Preliminary Contributions</w:t>
      </w:r>
    </w:p>
    <w:p w14:paraId="4DD4CD3E" w14:textId="189FB54C" w:rsidR="00541D9A" w:rsidRPr="007B6C3E" w:rsidRDefault="007B6C3E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="00540B6F" w:rsidRPr="00540B6F">
        <w:rPr>
          <w:rFonts w:eastAsiaTheme="minorEastAsia"/>
        </w:rPr>
        <w:t xml:space="preserve">the </w:t>
      </w:r>
      <w:r w:rsidR="00F14F4B">
        <w:rPr>
          <w:rFonts w:eastAsiaTheme="minorEastAsia" w:hint="eastAsia"/>
        </w:rPr>
        <w:t>impact</w:t>
      </w:r>
      <w:r w:rsidR="00540B6F" w:rsidRPr="00540B6F">
        <w:rPr>
          <w:rFonts w:eastAsiaTheme="minorEastAsia"/>
        </w:rPr>
        <w:t xml:space="preserve"> of </w:t>
      </w:r>
      <w:r w:rsidR="00C150AC">
        <w:rPr>
          <w:rFonts w:eastAsiaTheme="minorEastAsia"/>
        </w:rPr>
        <w:t>IT</w:t>
      </w:r>
      <w:r w:rsidR="00DF0FE9">
        <w:rPr>
          <w:rFonts w:eastAsiaTheme="minorEastAsia"/>
        </w:rPr>
        <w:t xml:space="preserve"> on individual behavior changing</w:t>
      </w:r>
      <w:r w:rsidR="00540B6F" w:rsidRPr="00540B6F">
        <w:rPr>
          <w:rFonts w:eastAsiaTheme="minorEastAsia"/>
        </w:rPr>
        <w:t xml:space="preserve">. </w:t>
      </w:r>
      <w:r w:rsidR="00461652">
        <w:rPr>
          <w:rFonts w:eastAsiaTheme="minorEastAsia"/>
        </w:rPr>
        <w:t xml:space="preserve">We </w:t>
      </w:r>
      <w:r>
        <w:rPr>
          <w:rFonts w:eastAsiaTheme="minorEastAsia"/>
        </w:rPr>
        <w:t>believ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>
        <w:rPr>
          <w:rFonts w:eastAsiaTheme="minorEastAsia"/>
        </w:rPr>
        <w:t xml:space="preserve">will (1) </w:t>
      </w:r>
      <w:r w:rsidR="00F750D2"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461652" w:rsidRPr="00F750D2">
        <w:rPr>
          <w:rFonts w:eastAsiaTheme="minorEastAsia"/>
        </w:rPr>
        <w:t>motivational theor</w:t>
      </w:r>
      <w:r w:rsidR="00470365">
        <w:rPr>
          <w:rFonts w:eastAsiaTheme="minorEastAsia" w:hint="eastAsia"/>
        </w:rPr>
        <w:t>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pply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t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nto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driv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ehavior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chang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rea</w:t>
      </w:r>
      <w:r>
        <w:rPr>
          <w:rFonts w:eastAsiaTheme="minorEastAsia"/>
        </w:rPr>
        <w:t xml:space="preserve">; (2) </w:t>
      </w:r>
      <w:r w:rsidR="00470365" w:rsidRPr="007B6C3E">
        <w:rPr>
          <w:rFonts w:eastAsiaTheme="minorEastAsia" w:hint="eastAsia"/>
        </w:rPr>
        <w:t>Provide</w:t>
      </w:r>
      <w:r w:rsidR="00470365" w:rsidRPr="007B6C3E">
        <w:rPr>
          <w:rFonts w:eastAsiaTheme="minorEastAsia"/>
        </w:rPr>
        <w:t xml:space="preserve"> </w:t>
      </w:r>
      <w:r w:rsidR="00470365" w:rsidRPr="007B6C3E">
        <w:rPr>
          <w:rFonts w:eastAsiaTheme="minorEastAsia" w:hint="eastAsia"/>
        </w:rPr>
        <w:t>insights</w:t>
      </w:r>
      <w:r w:rsidR="009370F5" w:rsidRPr="007B6C3E">
        <w:rPr>
          <w:rFonts w:eastAsiaTheme="minorEastAsia"/>
        </w:rPr>
        <w:t xml:space="preserve"> of </w:t>
      </w:r>
      <w:r w:rsidR="00987F86" w:rsidRPr="007B6C3E">
        <w:rPr>
          <w:rFonts w:eastAsiaTheme="minorEastAsia"/>
        </w:rPr>
        <w:t>the positive impact of IT</w:t>
      </w:r>
      <w:r w:rsidR="006656E9" w:rsidRPr="007B6C3E">
        <w:rPr>
          <w:rFonts w:eastAsiaTheme="minorEastAsia"/>
        </w:rPr>
        <w:t xml:space="preserve"> on individual behavior</w:t>
      </w:r>
      <w:r>
        <w:rPr>
          <w:rFonts w:eastAsiaTheme="minorEastAsia"/>
        </w:rPr>
        <w:t xml:space="preserve">; (3) </w:t>
      </w:r>
      <w:r w:rsidR="00470365" w:rsidRPr="007B6C3E">
        <w:rPr>
          <w:lang w:val="en"/>
        </w:rPr>
        <w:t xml:space="preserve">offer suggestions </w:t>
      </w:r>
      <w:r w:rsidR="00470365" w:rsidRPr="007B6C3E">
        <w:rPr>
          <w:rFonts w:hint="eastAsia"/>
          <w:lang w:val="en"/>
        </w:rPr>
        <w:t>t</w:t>
      </w:r>
      <w:r w:rsidR="00470365" w:rsidRPr="007B6C3E">
        <w:rPr>
          <w:rFonts w:cs="Times New Roman" w:hint="eastAsia"/>
          <w:lang w:val="en"/>
        </w:rPr>
        <w:t>o</w:t>
      </w:r>
      <w:r w:rsidR="00470365" w:rsidRPr="007B6C3E">
        <w:rPr>
          <w:rFonts w:cs="Times New Roman"/>
          <w:lang w:val="en"/>
        </w:rPr>
        <w:t xml:space="preserve"> </w:t>
      </w:r>
      <w:r w:rsidR="00470365" w:rsidRPr="007B6C3E">
        <w:rPr>
          <w:rFonts w:cs="Times New Roman" w:hint="eastAsia"/>
          <w:lang w:val="en"/>
        </w:rPr>
        <w:t>drivers</w:t>
      </w:r>
      <w:r w:rsidR="00470365" w:rsidRPr="007B6C3E">
        <w:rPr>
          <w:rFonts w:cs="Times New Roman"/>
          <w:lang w:val="en"/>
        </w:rPr>
        <w:t xml:space="preserve"> </w:t>
      </w:r>
      <w:r w:rsidR="00470365" w:rsidRPr="007B6C3E">
        <w:rPr>
          <w:lang w:val="en"/>
        </w:rPr>
        <w:t xml:space="preserve">for choosing their appropriate function settings </w:t>
      </w:r>
      <w:r w:rsidR="00470365" w:rsidRPr="007B6C3E">
        <w:rPr>
          <w:rFonts w:hint="eastAsia"/>
          <w:lang w:val="en"/>
        </w:rPr>
        <w:t>and</w:t>
      </w:r>
      <w:r w:rsidR="00470365" w:rsidRPr="007B6C3E">
        <w:rPr>
          <w:rFonts w:eastAsiaTheme="minorEastAsia" w:cs="Times New Roman"/>
        </w:rPr>
        <w:t xml:space="preserve"> </w:t>
      </w:r>
      <w:r w:rsidR="00470365" w:rsidRPr="007B6C3E">
        <w:rPr>
          <w:rFonts w:eastAsiaTheme="minorEastAsia" w:cs="Times New Roman" w:hint="eastAsia"/>
        </w:rPr>
        <w:t>to</w:t>
      </w:r>
      <w:r w:rsidR="00470365" w:rsidRPr="007B6C3E">
        <w:rPr>
          <w:rFonts w:eastAsiaTheme="minorEastAsia" w:cs="Times New Roman"/>
        </w:rPr>
        <w:t xml:space="preserve"> </w:t>
      </w:r>
      <w:r w:rsidR="00E14270" w:rsidRPr="007B6C3E">
        <w:rPr>
          <w:rFonts w:eastAsiaTheme="minorEastAsia" w:cs="Times New Roman"/>
        </w:rPr>
        <w:t xml:space="preserve">relevant </w:t>
      </w:r>
      <w:r w:rsidR="002F5EB1">
        <w:rPr>
          <w:rFonts w:eastAsiaTheme="minorEastAsia" w:cs="Times New Roman" w:hint="eastAsia"/>
        </w:rPr>
        <w:lastRenderedPageBreak/>
        <w:t>IT</w:t>
      </w:r>
      <w:r w:rsidR="002F5EB1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developer</w:t>
      </w:r>
      <w:r w:rsidR="00470365" w:rsidRPr="007B6C3E">
        <w:rPr>
          <w:rFonts w:eastAsiaTheme="minorEastAsia" w:cs="Times New Roman"/>
        </w:rPr>
        <w:t xml:space="preserve"> </w:t>
      </w:r>
      <w:r w:rsidR="0033769B" w:rsidRPr="007B6C3E">
        <w:rPr>
          <w:rFonts w:eastAsiaTheme="minorEastAsia" w:cs="Times New Roman"/>
        </w:rPr>
        <w:t xml:space="preserve">to </w:t>
      </w:r>
      <w:r w:rsidR="00851015" w:rsidRPr="007B6C3E">
        <w:rPr>
          <w:rFonts w:eastAsiaTheme="minorEastAsia" w:cs="Times New Roman"/>
        </w:rPr>
        <w:t xml:space="preserve">make </w:t>
      </w:r>
      <w:r>
        <w:rPr>
          <w:rFonts w:eastAsiaTheme="minorEastAsia" w:cs="Times New Roman"/>
        </w:rPr>
        <w:t xml:space="preserve">a </w:t>
      </w:r>
      <w:r w:rsidR="00844E85">
        <w:rPr>
          <w:rFonts w:eastAsiaTheme="minorEastAsia" w:cs="Times New Roman" w:hint="eastAsia"/>
        </w:rPr>
        <w:t>useful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App</w:t>
      </w:r>
      <w:r w:rsidR="00844E85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unction design</w:t>
      </w:r>
      <w:r w:rsidR="00A070E1"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="00A070E1"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>ement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practically</w:t>
      </w:r>
      <w:r w:rsidR="0033769B" w:rsidRPr="007B6C3E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r w:rsidRPr="00C07429">
        <w:t>References</w:t>
      </w:r>
    </w:p>
    <w:p w14:paraId="165656B1" w14:textId="77777777" w:rsidR="009A4308" w:rsidRPr="009A4308" w:rsidRDefault="00AD1AD5" w:rsidP="009A430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A4308" w:rsidRPr="009A4308">
        <w:rPr>
          <w:rFonts w:hint="eastAsia"/>
        </w:rPr>
        <w:t>Å</w:t>
      </w:r>
      <w:r w:rsidR="009A4308" w:rsidRPr="009A4308">
        <w:t xml:space="preserve">rsand, E., Tatara, N., Østengen, G., and Hartvigsen, G. 2010. "Mobile Phone-Based Self-Management Tools for Type 2 Diabetes: The Few Touch Application," </w:t>
      </w:r>
      <w:r w:rsidR="009A4308" w:rsidRPr="009A4308">
        <w:rPr>
          <w:i/>
        </w:rPr>
        <w:t>Journal of diabetes science and technology</w:t>
      </w:r>
      <w:r w:rsidR="009A4308" w:rsidRPr="009A4308">
        <w:t xml:space="preserve"> (4:2), pp. 328-336.</w:t>
      </w:r>
    </w:p>
    <w:p w14:paraId="1F6FD6E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Boyce, T. E., and Geller, E. S. 2002. "An Instrumented Vehicle Assessment of Problem Behavior and Driving Style:: Do Younger Males Really Take More Risks?," </w:t>
      </w:r>
      <w:r w:rsidRPr="009A4308">
        <w:rPr>
          <w:i/>
        </w:rPr>
        <w:t>Accident Analysis &amp; Prevention</w:t>
      </w:r>
      <w:r w:rsidRPr="009A4308">
        <w:t xml:space="preserve"> (34:1), pp. 51-64.</w:t>
      </w:r>
    </w:p>
    <w:p w14:paraId="4A6841C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Brown, I., and Groeger, J. 1988. "Risk Perception and Decision Taking During the Transition between Novice and Experienced Driver Status," </w:t>
      </w:r>
      <w:r w:rsidRPr="009A4308">
        <w:rPr>
          <w:i/>
        </w:rPr>
        <w:t>Ergonomics</w:t>
      </w:r>
      <w:r w:rsidRPr="009A4308">
        <w:t xml:space="preserve"> (31:4), pp. 585-597.</w:t>
      </w:r>
    </w:p>
    <w:p w14:paraId="1334111F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ai, X., Wang, C., Chen, S., and Lu, J. 2016. "Model Development for Risk Assessment of Driving on Freeway under Rainy Weather Conditions," </w:t>
      </w:r>
      <w:r w:rsidRPr="009A4308">
        <w:rPr>
          <w:i/>
        </w:rPr>
        <w:t>PLoS one</w:t>
      </w:r>
      <w:r w:rsidRPr="009A4308">
        <w:t xml:space="preserve"> (11:2), p. e0149442.</w:t>
      </w:r>
    </w:p>
    <w:p w14:paraId="37956E1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astells, M. 1997. "An Introduction to the Information Age," </w:t>
      </w:r>
      <w:r w:rsidRPr="009A4308">
        <w:rPr>
          <w:i/>
        </w:rPr>
        <w:t>City</w:t>
      </w:r>
      <w:r w:rsidRPr="009A4308">
        <w:t xml:space="preserve"> (2:7), pp. 6-16.</w:t>
      </w:r>
    </w:p>
    <w:p w14:paraId="6730A5A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hang, C.-C., Liang, C., Yan, C.-F., and Tseng, J.-S. 2013. "The Impact of College Students’ Intrinsic and Extrinsic Motivation on Continuance Intention to Use English Mobile Learning Systems," </w:t>
      </w:r>
      <w:r w:rsidRPr="009A4308">
        <w:rPr>
          <w:i/>
        </w:rPr>
        <w:t>The Asia-Pacific Education Researcher</w:t>
      </w:r>
      <w:r w:rsidRPr="009A4308">
        <w:t xml:space="preserve"> (22:2), pp. 181-192.</w:t>
      </w:r>
    </w:p>
    <w:p w14:paraId="66C34C9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hen, C.-Y. 2020. "Smartphone Addiction: Psychological and Social Factors Predict the Use and Abuse of a Social Mobile Application," </w:t>
      </w:r>
      <w:r w:rsidRPr="009A4308">
        <w:rPr>
          <w:i/>
        </w:rPr>
        <w:t>Information, Communication &amp; Society</w:t>
      </w:r>
      <w:r w:rsidRPr="009A4308">
        <w:t xml:space="preserve"> (23:3), pp. 454-467.</w:t>
      </w:r>
    </w:p>
    <w:p w14:paraId="61B8949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ole-Lewis, H., and Kershaw, T. 2010. "Text Messaging as a Tool for Behavior Change in Disease Prevention and Management," </w:t>
      </w:r>
      <w:r w:rsidRPr="009A4308">
        <w:rPr>
          <w:i/>
        </w:rPr>
        <w:t>Epidemiologic reviews</w:t>
      </w:r>
      <w:r w:rsidRPr="009A4308">
        <w:t xml:space="preserve"> (32:1), pp. 56-69.</w:t>
      </w:r>
    </w:p>
    <w:p w14:paraId="66F6DD0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eci, E. L., and Ryan, R. M. 2010. "Intrinsic Motivation," </w:t>
      </w:r>
      <w:r w:rsidRPr="009A4308">
        <w:rPr>
          <w:i/>
        </w:rPr>
        <w:t>The corsini encyclopedia of psychology</w:t>
      </w:r>
      <w:r w:rsidRPr="009A4308">
        <w:t>), pp. 1-2.</w:t>
      </w:r>
    </w:p>
    <w:p w14:paraId="0F29DF4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evaraj, S., and Kohli, R. 2003. "Performance Impacts of Information Technology: Is Actual Usage the Missing Link?," </w:t>
      </w:r>
      <w:r w:rsidRPr="009A4308">
        <w:rPr>
          <w:i/>
        </w:rPr>
        <w:t>Management science</w:t>
      </w:r>
      <w:r w:rsidRPr="009A4308">
        <w:t xml:space="preserve"> (49:3), pp. 273-289.</w:t>
      </w:r>
    </w:p>
    <w:p w14:paraId="6430C26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onovan, D. M., and Marlatt, G. A. 1982. "Personality Subtypes among Driving-While-Intoxicated Offenders: Relationship to Drinking Behavior and Driving Risk," </w:t>
      </w:r>
      <w:r w:rsidRPr="009A4308">
        <w:rPr>
          <w:i/>
        </w:rPr>
        <w:t>Journal of consulting and clinical psychology</w:t>
      </w:r>
      <w:r w:rsidRPr="009A4308">
        <w:t xml:space="preserve"> (50:2), p. 241.</w:t>
      </w:r>
    </w:p>
    <w:p w14:paraId="42445EB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onovan, D. M., Umlauf, R. L., and Salzberg, P. M. 1988. "Derivation of Personality Subtypes among High-Risk Drivers," </w:t>
      </w:r>
      <w:r w:rsidRPr="009A4308">
        <w:rPr>
          <w:i/>
        </w:rPr>
        <w:t>Alcohol, Drugs &amp; Driving</w:t>
      </w:r>
      <w:r w:rsidRPr="009A4308">
        <w:t>).</w:t>
      </w:r>
    </w:p>
    <w:p w14:paraId="3A2BEB2B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Erek, K., Loeser, F., Schmidt, N.-H., Zarnekow, R., and Kolbe, L. M. 2011. "Green It Strategies: A Case Study-Based Framework for Aligning Green It with Competitive Environmental Strategies," </w:t>
      </w:r>
      <w:r w:rsidRPr="009A4308">
        <w:rPr>
          <w:i/>
        </w:rPr>
        <w:t>PACIS</w:t>
      </w:r>
      <w:r w:rsidRPr="009A4308">
        <w:t>: Citeseer, p. 59.</w:t>
      </w:r>
    </w:p>
    <w:p w14:paraId="3C34A2ED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Green, C. S., and Bavelier, D. 2008. "Exercising Your Brain: A Review of Human Brain Plasticity and Training-Induced Learning," </w:t>
      </w:r>
      <w:r w:rsidRPr="009A4308">
        <w:rPr>
          <w:i/>
        </w:rPr>
        <w:t>Psychology and aging</w:t>
      </w:r>
      <w:r w:rsidRPr="009A4308">
        <w:t xml:space="preserve"> (23:4), p. 692.</w:t>
      </w:r>
    </w:p>
    <w:p w14:paraId="798B6CEC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Greengard, S. 2011. "Living in a Digital World," </w:t>
      </w:r>
      <w:r w:rsidRPr="009A4308">
        <w:rPr>
          <w:i/>
        </w:rPr>
        <w:t>Communications of the ACM</w:t>
      </w:r>
      <w:r w:rsidRPr="009A4308">
        <w:t xml:space="preserve"> (54:10).</w:t>
      </w:r>
    </w:p>
    <w:p w14:paraId="1C344D6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Groeger, J. A., and Brown, I. D. 1989. "Assessing One's Own and Others' Driving Ability: Influences of Sex, Age, and Experience," </w:t>
      </w:r>
      <w:r w:rsidRPr="009A4308">
        <w:rPr>
          <w:i/>
        </w:rPr>
        <w:t>Accident Analysis &amp; Prevention</w:t>
      </w:r>
      <w:r w:rsidRPr="009A4308">
        <w:t xml:space="preserve"> (21:2), pp. 155-168.</w:t>
      </w:r>
    </w:p>
    <w:p w14:paraId="11FDF4F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alepota, H. A. 2005. "Motivational Theories and Their Application in Construction," </w:t>
      </w:r>
      <w:r w:rsidRPr="009A4308">
        <w:rPr>
          <w:i/>
        </w:rPr>
        <w:t>Cost engineering</w:t>
      </w:r>
      <w:r w:rsidRPr="009A4308">
        <w:t xml:space="preserve"> (47:3), p. 14.</w:t>
      </w:r>
    </w:p>
    <w:p w14:paraId="05BA3EBC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ebden, L., Cook, A., Van Der Ploeg, H. P., and Allman-Farinelli, M. 2012. "Development of Smartphone Applications for Nutrition and Physical Activity Behavior Change," </w:t>
      </w:r>
      <w:r w:rsidRPr="009A4308">
        <w:rPr>
          <w:i/>
        </w:rPr>
        <w:t>JMIR research protocols</w:t>
      </w:r>
      <w:r w:rsidRPr="009A4308">
        <w:t xml:space="preserve"> (1:2), p. e9.</w:t>
      </w:r>
    </w:p>
    <w:p w14:paraId="48F3679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itt, L. M., and Brynjolfsson, E. 1996. "Productivity, Business Profitability, and Consumer Surplus: </w:t>
      </w:r>
      <w:r w:rsidRPr="009A4308">
        <w:lastRenderedPageBreak/>
        <w:t xml:space="preserve">Three Different Measures of Information Technology Value," </w:t>
      </w:r>
      <w:r w:rsidRPr="009A4308">
        <w:rPr>
          <w:i/>
        </w:rPr>
        <w:t>MIS quarterly</w:t>
      </w:r>
      <w:r w:rsidRPr="009A4308">
        <w:t>), pp. 121-142.</w:t>
      </w:r>
    </w:p>
    <w:p w14:paraId="6794245D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9A4308">
        <w:rPr>
          <w:i/>
        </w:rPr>
        <w:t>Journal of diabetes science and technology</w:t>
      </w:r>
      <w:r w:rsidRPr="009A4308">
        <w:t xml:space="preserve"> (4:2), pp. 429-434.</w:t>
      </w:r>
    </w:p>
    <w:p w14:paraId="7FF8427C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Iso-Ahola, S. E. 1980. "The Social Psychology of Leisure and Recreation,").</w:t>
      </w:r>
    </w:p>
    <w:p w14:paraId="4554A0AE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Joorabchi, M. E., Mesbah, A., and Kruchten, P. 2013. "Real Challenges in Mobile App Development," </w:t>
      </w:r>
      <w:r w:rsidRPr="009A4308">
        <w:rPr>
          <w:i/>
        </w:rPr>
        <w:t>2013 ACM/IEEE International Symposium on Empirical Software Engineering and Measurement</w:t>
      </w:r>
      <w:r w:rsidRPr="009A4308">
        <w:t>: IEEE, pp. 15-24.</w:t>
      </w:r>
    </w:p>
    <w:p w14:paraId="070CB341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Klebelsberg, D. v. 1977. "Das Modell Der Subjektiven Und Objektiven Sicherheit,").</w:t>
      </w:r>
    </w:p>
    <w:p w14:paraId="094603F4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ajunen, T., and Summala, H. 1995. "Driving Experience, Personality, and Skill and Safety-Motive Dimensions in Drivers' Self-Assessments," </w:t>
      </w:r>
      <w:r w:rsidRPr="009A4308">
        <w:rPr>
          <w:i/>
        </w:rPr>
        <w:t>Personality and Individual Differences</w:t>
      </w:r>
      <w:r w:rsidRPr="009A4308">
        <w:t xml:space="preserve"> (19:3), pp. 307-318.</w:t>
      </w:r>
    </w:p>
    <w:p w14:paraId="46A81A78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ee, M. K., Cheung, C. M., and Chen, Z. 2005. "Acceptance of Internet-Based Learning Medium: The Role of Extrinsic and Intrinsic Motivation," </w:t>
      </w:r>
      <w:r w:rsidRPr="009A4308">
        <w:rPr>
          <w:i/>
        </w:rPr>
        <w:t>Information &amp; management</w:t>
      </w:r>
      <w:r w:rsidRPr="009A4308">
        <w:t xml:space="preserve"> (42:8), pp. 1095-1104.</w:t>
      </w:r>
    </w:p>
    <w:p w14:paraId="5F8B3A21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9A4308">
        <w:rPr>
          <w:i/>
        </w:rPr>
        <w:t>Accident Analysis &amp; Prevention</w:t>
      </w:r>
      <w:r w:rsidRPr="009A4308">
        <w:t xml:space="preserve"> (97), pp. 1-18.</w:t>
      </w:r>
    </w:p>
    <w:p w14:paraId="638C5C3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9A4308">
        <w:rPr>
          <w:i/>
        </w:rPr>
        <w:t>AMCIS</w:t>
      </w:r>
      <w:r w:rsidRPr="009A4308">
        <w:t>: Citeseer.</w:t>
      </w:r>
    </w:p>
    <w:p w14:paraId="7561BF91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ubin, D. A., and Esty, D. C. 2010. "The Sustainability Imperative," </w:t>
      </w:r>
      <w:r w:rsidRPr="009A4308">
        <w:rPr>
          <w:i/>
        </w:rPr>
        <w:t>Harvard business review</w:t>
      </w:r>
      <w:r w:rsidRPr="009A4308">
        <w:t xml:space="preserve"> (88:5), pp. 42-50.</w:t>
      </w:r>
    </w:p>
    <w:p w14:paraId="37D18CA3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ahmood, M. A., Hall, L., and Swanberg, D. L. 2001. "Factors Affecting Information Technology Usage: A Meta-Analysis of the Empirical Literature," </w:t>
      </w:r>
      <w:r w:rsidRPr="009A4308">
        <w:rPr>
          <w:i/>
        </w:rPr>
        <w:t>Journal of organizational computing and electronic commerce</w:t>
      </w:r>
      <w:r w:rsidRPr="009A4308">
        <w:t xml:space="preserve"> (11:2), pp. 107-130.</w:t>
      </w:r>
    </w:p>
    <w:p w14:paraId="01C70296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9A4308">
        <w:rPr>
          <w:i/>
        </w:rPr>
        <w:t>IEEE Transactions on Information Technology in Biomedicine</w:t>
      </w:r>
      <w:r w:rsidRPr="009A4308">
        <w:t xml:space="preserve"> (14:2), pp. 456-463.</w:t>
      </w:r>
    </w:p>
    <w:p w14:paraId="736151E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cMillen, D. L., Pang, M. G., Wells-Parker, E., and Anderson, B. J. 1992. "Alcohol, Personality Traits, and High Risk Driving: A Comparison of Young, Drinking Driver Groups," </w:t>
      </w:r>
      <w:r w:rsidRPr="009A4308">
        <w:rPr>
          <w:i/>
        </w:rPr>
        <w:t>Addictive behaviors</w:t>
      </w:r>
      <w:r w:rsidRPr="009A4308">
        <w:t xml:space="preserve"> (17:6), pp. 525-532.</w:t>
      </w:r>
    </w:p>
    <w:p w14:paraId="4F779B0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ichon, J. A. 1985. "A Critical View of Driver Behavior Models: What Do We Know, What Should We Do?," in </w:t>
      </w:r>
      <w:r w:rsidRPr="009A4308">
        <w:rPr>
          <w:i/>
        </w:rPr>
        <w:t>Human Behavior and Traffic Safety</w:t>
      </w:r>
      <w:r w:rsidRPr="009A4308">
        <w:t>. Springer, pp. 485-524.</w:t>
      </w:r>
    </w:p>
    <w:p w14:paraId="6400686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oon, J.-W., and Kim, Y.-G. 2001. "Extending the Tam for a World-Wide-Web Context," </w:t>
      </w:r>
      <w:r w:rsidRPr="009A4308">
        <w:rPr>
          <w:i/>
        </w:rPr>
        <w:t>Information &amp; management</w:t>
      </w:r>
      <w:r w:rsidRPr="009A4308">
        <w:t xml:space="preserve"> (38:4), pp. 217-230.</w:t>
      </w:r>
    </w:p>
    <w:p w14:paraId="0CD672F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urugesan, S. 2008. "Harnessing Green It: Principles and Practices," </w:t>
      </w:r>
      <w:r w:rsidRPr="009A4308">
        <w:rPr>
          <w:i/>
        </w:rPr>
        <w:t>IT professional</w:t>
      </w:r>
      <w:r w:rsidRPr="009A4308">
        <w:t xml:space="preserve"> (10:1), pp. 24-33.</w:t>
      </w:r>
    </w:p>
    <w:p w14:paraId="50EEEA6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Näätänen, R., and Summala, H. 1976. "Road-User Behaviour and Traffic Accidents," </w:t>
      </w:r>
      <w:r w:rsidRPr="009A4308">
        <w:rPr>
          <w:i/>
        </w:rPr>
        <w:t>Publication of: North-Holland Publishing Company</w:t>
      </w:r>
      <w:r w:rsidRPr="009A4308">
        <w:t>).</w:t>
      </w:r>
    </w:p>
    <w:p w14:paraId="0F1C9928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Nishad, P., and Rana, A. S. 2016. "Impact of Mobile Phone Addiction among College Going Students," </w:t>
      </w:r>
      <w:r w:rsidRPr="009A4308">
        <w:rPr>
          <w:i/>
        </w:rPr>
        <w:t>Advance Research Journal of Social Science</w:t>
      </w:r>
      <w:r w:rsidRPr="009A4308">
        <w:t xml:space="preserve"> (7:1), pp. 111-115.</w:t>
      </w:r>
    </w:p>
    <w:p w14:paraId="66F2808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rPr>
          <w:rFonts w:hint="eastAsia"/>
        </w:rPr>
        <w:t>Ö</w:t>
      </w:r>
      <w:r w:rsidRPr="009A4308">
        <w:t>zkan, T., and Lajunen, T. 2006. "What Causes the Differences in Driving between Young Men and Women? The Effects of Gender Roles and Sex on Young Drivers’ Driving Behaviour and Self-</w:t>
      </w:r>
      <w:r w:rsidRPr="009A4308">
        <w:lastRenderedPageBreak/>
        <w:t xml:space="preserve">Assessment of Skills," </w:t>
      </w:r>
      <w:r w:rsidRPr="009A4308">
        <w:rPr>
          <w:i/>
        </w:rPr>
        <w:t>Transportation research part F: Traffic psychology and behaviour</w:t>
      </w:r>
      <w:r w:rsidRPr="009A4308">
        <w:t xml:space="preserve"> (9:4), pp. 269-277.</w:t>
      </w:r>
    </w:p>
    <w:p w14:paraId="1593AF1B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Pablos, P. O. d. 2012. </w:t>
      </w:r>
      <w:r w:rsidRPr="009A4308">
        <w:rPr>
          <w:i/>
        </w:rPr>
        <w:t>Green Technologies and Business Practices: An It Approach</w:t>
      </w:r>
      <w:r w:rsidRPr="009A4308">
        <w:t>. Information Science Reference.</w:t>
      </w:r>
    </w:p>
    <w:p w14:paraId="77E10B8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Ramayah, T., Jantan, M., and Ismail, N. 2003. "Impact of Intrinsic and Extrinsic Motivation on Internet Usage in Malaysia," </w:t>
      </w:r>
      <w:r w:rsidRPr="009A4308">
        <w:rPr>
          <w:i/>
        </w:rPr>
        <w:t>The 12th International Conference on Management of Technology</w:t>
      </w:r>
      <w:r w:rsidRPr="009A4308">
        <w:t>, pp. 13-15.</w:t>
      </w:r>
    </w:p>
    <w:p w14:paraId="0082DA7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9A4308">
        <w:rPr>
          <w:i/>
        </w:rPr>
        <w:t>Accident Analysis &amp; Prevention</w:t>
      </w:r>
      <w:r w:rsidRPr="009A4308">
        <w:t xml:space="preserve"> (115), pp. 11-24.</w:t>
      </w:r>
    </w:p>
    <w:p w14:paraId="2393E15B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Sharkin, B. S. 2004. "Road Rage: Risk Factors, Assessment, and Intervention Strategies," </w:t>
      </w:r>
      <w:r w:rsidRPr="009A4308">
        <w:rPr>
          <w:i/>
        </w:rPr>
        <w:t>Journal of Counseling &amp; Development</w:t>
      </w:r>
      <w:r w:rsidRPr="009A4308">
        <w:t xml:space="preserve"> (82:2), pp. 191-198.</w:t>
      </w:r>
    </w:p>
    <w:p w14:paraId="5CA0078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Spolander, K. 1983. "Drivers'assessment of Their Own Driving Ability," 0347-6030.</w:t>
      </w:r>
    </w:p>
    <w:p w14:paraId="7F685EAF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Steg, L., and Vlek, C. 2009. "Encouraging Pro-Environmental Behaviour: An Integrative Review and Research Agenda," </w:t>
      </w:r>
      <w:r w:rsidRPr="009A4308">
        <w:rPr>
          <w:i/>
        </w:rPr>
        <w:t>Journal of environmental psychology</w:t>
      </w:r>
      <w:r w:rsidRPr="009A4308">
        <w:t xml:space="preserve"> (29:3), pp. 309-317.</w:t>
      </w:r>
    </w:p>
    <w:p w14:paraId="0C8DC5BE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Sundaram, S., Schwarz, A., Jones, E., and Chin, W. W. 2007. "Technology Use on the Front Line: How Information Technology Enhances Individual Performance," </w:t>
      </w:r>
      <w:r w:rsidRPr="009A4308">
        <w:rPr>
          <w:i/>
        </w:rPr>
        <w:t>Journal of the Academy of Marketing Science</w:t>
      </w:r>
      <w:r w:rsidRPr="009A4308">
        <w:t xml:space="preserve"> (35:1), pp. 101-112.</w:t>
      </w:r>
    </w:p>
    <w:p w14:paraId="173DF61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Taylor, S., and Todd, P. A. 1995. "Understanding Information Technology Usage: A Test of Competing Models," </w:t>
      </w:r>
      <w:r w:rsidRPr="009A4308">
        <w:rPr>
          <w:i/>
        </w:rPr>
        <w:t>Information systems research</w:t>
      </w:r>
      <w:r w:rsidRPr="009A4308">
        <w:t xml:space="preserve"> (6:2), pp. 144-176.</w:t>
      </w:r>
    </w:p>
    <w:p w14:paraId="4F865F7E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Teo, T. S., Lim, V. K., and Lai, R. Y. 1999. "Intrinsic and Extrinsic Motivation in Internet Usage," </w:t>
      </w:r>
      <w:r w:rsidRPr="009A4308">
        <w:rPr>
          <w:i/>
        </w:rPr>
        <w:t>Omega</w:t>
      </w:r>
      <w:r w:rsidRPr="009A4308">
        <w:t xml:space="preserve"> (27:1), pp. 25-37.</w:t>
      </w:r>
    </w:p>
    <w:p w14:paraId="345838F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Underwood, G., Chapman, P., Brocklehurst, N., Underwood, J., and Crundall, D. 2003. "Visual Attention While Driving: Sequences of Eye Fixations Made by Experienced and Novice Drivers," </w:t>
      </w:r>
      <w:r w:rsidRPr="009A4308">
        <w:rPr>
          <w:i/>
        </w:rPr>
        <w:t>Ergonomics</w:t>
      </w:r>
      <w:r w:rsidRPr="009A4308">
        <w:t xml:space="preserve"> (46:6), pp. 629-646.</w:t>
      </w:r>
    </w:p>
    <w:p w14:paraId="32053A7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Varnfield, M., Karunanithi, M. K., Särelä, A., Garcia, E., Fairfull, A., Oldenburg, B. F., and Walters, D. L. 2011. "Uptake of a Technology</w:t>
      </w:r>
      <w:r w:rsidRPr="009A4308">
        <w:rPr>
          <w:rFonts w:hint="eastAsia"/>
        </w:rPr>
        <w:t>‐</w:t>
      </w:r>
      <w:r w:rsidRPr="009A4308">
        <w:t>Assisted Home</w:t>
      </w:r>
      <w:r w:rsidRPr="009A4308">
        <w:rPr>
          <w:rFonts w:hint="eastAsia"/>
        </w:rPr>
        <w:t>‐</w:t>
      </w:r>
      <w:r w:rsidRPr="009A4308">
        <w:t xml:space="preserve">Care Cardiac Rehabilitation Program," </w:t>
      </w:r>
      <w:r w:rsidRPr="009A4308">
        <w:rPr>
          <w:i/>
        </w:rPr>
        <w:t>Medical Journal of Australia</w:t>
      </w:r>
      <w:r w:rsidRPr="009A4308">
        <w:t xml:space="preserve"> (194), pp. S15-S19.</w:t>
      </w:r>
    </w:p>
    <w:p w14:paraId="2E937A8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Venkatesh, V., Morris, M. G., Davis, G. B., and Davis, F. D. 2003. "User Acceptance of Information Technology: Toward a Unified View," </w:t>
      </w:r>
      <w:r w:rsidRPr="009A4308">
        <w:rPr>
          <w:i/>
        </w:rPr>
        <w:t>MIS quarterly</w:t>
      </w:r>
      <w:r w:rsidRPr="009A4308">
        <w:t>), pp. 425-478.</w:t>
      </w:r>
    </w:p>
    <w:p w14:paraId="0B25A8A0" w14:textId="77777777" w:rsidR="009A4308" w:rsidRPr="009A4308" w:rsidRDefault="009A4308" w:rsidP="009A4308">
      <w:pPr>
        <w:pStyle w:val="EndNoteBibliography"/>
        <w:ind w:left="720" w:hanging="720"/>
      </w:pPr>
      <w:r w:rsidRPr="009A4308">
        <w:t xml:space="preserve">Zhang, S., Zhao, J., and Tan, W. 2008. "Extending Tam for Online Learning Systems: An Intrinsic Motivation Perspective," </w:t>
      </w:r>
      <w:r w:rsidRPr="009A4308">
        <w:rPr>
          <w:i/>
        </w:rPr>
        <w:t>Tsinghua science and technology</w:t>
      </w:r>
      <w:r w:rsidRPr="009A4308">
        <w:t xml:space="preserve"> (13:3), pp. 312-317.</w:t>
      </w:r>
    </w:p>
    <w:p w14:paraId="17B1EF30" w14:textId="760692F0" w:rsidR="007868BB" w:rsidRPr="00077025" w:rsidRDefault="00AD1AD5" w:rsidP="00C150AC">
      <w:pPr>
        <w:pStyle w:val="EndNoteBibliography"/>
        <w:ind w:left="720" w:hanging="720"/>
      </w:pPr>
      <w:r>
        <w:fldChar w:fldCharType="end"/>
      </w:r>
    </w:p>
    <w:sectPr w:rsidR="007868BB" w:rsidRPr="00077025" w:rsidSect="00696187">
      <w:headerReference w:type="default" r:id="rId10"/>
      <w:footerReference w:type="default" r:id="rId11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C7D450C" w14:textId="77777777" w:rsidR="00E9608D" w:rsidRDefault="00E9608D" w:rsidP="005E355A">
      <w:r>
        <w:separator/>
      </w:r>
    </w:p>
  </w:endnote>
  <w:endnote w:type="continuationSeparator" w:id="0">
    <w:p w14:paraId="5564A283" w14:textId="77777777" w:rsidR="00E9608D" w:rsidRDefault="00E9608D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384FCC" w:rsidRPr="00696187" w:rsidRDefault="00384FCC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E8D99E" w14:textId="77777777" w:rsidR="00E9608D" w:rsidRDefault="00E9608D" w:rsidP="005E355A">
      <w:r>
        <w:separator/>
      </w:r>
    </w:p>
  </w:footnote>
  <w:footnote w:type="continuationSeparator" w:id="0">
    <w:p w14:paraId="60A8BF1D" w14:textId="77777777" w:rsidR="00E9608D" w:rsidRDefault="00E9608D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384FCC" w:rsidRPr="00F41E68" w:rsidRDefault="00384FCC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8"/>
  </w:num>
  <w:num w:numId="4">
    <w:abstractNumId w:val="6"/>
  </w:num>
  <w:num w:numId="5">
    <w:abstractNumId w:val="4"/>
  </w:num>
  <w:num w:numId="6">
    <w:abstractNumId w:val="2"/>
  </w:num>
  <w:num w:numId="7">
    <w:abstractNumId w:val="1"/>
  </w:num>
  <w:num w:numId="8">
    <w:abstractNumId w:val="7"/>
  </w:num>
  <w:num w:numId="9">
    <w:abstractNumId w:val="10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A61"/>
    <w:rsid w:val="00003EEB"/>
    <w:rsid w:val="00004B88"/>
    <w:rsid w:val="000079CA"/>
    <w:rsid w:val="000129B1"/>
    <w:rsid w:val="00012DEE"/>
    <w:rsid w:val="00012E9F"/>
    <w:rsid w:val="00015727"/>
    <w:rsid w:val="0001703C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278"/>
    <w:rsid w:val="0004747E"/>
    <w:rsid w:val="00053767"/>
    <w:rsid w:val="00054031"/>
    <w:rsid w:val="00054200"/>
    <w:rsid w:val="00054D29"/>
    <w:rsid w:val="0005673D"/>
    <w:rsid w:val="0005696B"/>
    <w:rsid w:val="00060225"/>
    <w:rsid w:val="0006139E"/>
    <w:rsid w:val="00061460"/>
    <w:rsid w:val="00061651"/>
    <w:rsid w:val="00062BE3"/>
    <w:rsid w:val="000637BF"/>
    <w:rsid w:val="000648A2"/>
    <w:rsid w:val="00065ACF"/>
    <w:rsid w:val="00066B31"/>
    <w:rsid w:val="00066B63"/>
    <w:rsid w:val="00067D9B"/>
    <w:rsid w:val="000701A9"/>
    <w:rsid w:val="000706B6"/>
    <w:rsid w:val="0007147C"/>
    <w:rsid w:val="00071547"/>
    <w:rsid w:val="00071C8D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4484"/>
    <w:rsid w:val="0008650C"/>
    <w:rsid w:val="00086E09"/>
    <w:rsid w:val="0008797F"/>
    <w:rsid w:val="000879AB"/>
    <w:rsid w:val="00087F87"/>
    <w:rsid w:val="00091131"/>
    <w:rsid w:val="00091177"/>
    <w:rsid w:val="00094BBC"/>
    <w:rsid w:val="00094C95"/>
    <w:rsid w:val="0009504B"/>
    <w:rsid w:val="00096AEE"/>
    <w:rsid w:val="000A08B9"/>
    <w:rsid w:val="000A0B96"/>
    <w:rsid w:val="000A0F01"/>
    <w:rsid w:val="000A13AA"/>
    <w:rsid w:val="000A32A5"/>
    <w:rsid w:val="000A33C5"/>
    <w:rsid w:val="000A4E37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5EC"/>
    <w:rsid w:val="000C0E2F"/>
    <w:rsid w:val="000C1757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D6E"/>
    <w:rsid w:val="000D307F"/>
    <w:rsid w:val="000D59A4"/>
    <w:rsid w:val="000D6CF9"/>
    <w:rsid w:val="000D720A"/>
    <w:rsid w:val="000D7AC4"/>
    <w:rsid w:val="000E0199"/>
    <w:rsid w:val="000E095E"/>
    <w:rsid w:val="000E0CE3"/>
    <w:rsid w:val="000E2BAD"/>
    <w:rsid w:val="000E3246"/>
    <w:rsid w:val="000E3959"/>
    <w:rsid w:val="000E3A62"/>
    <w:rsid w:val="000E460F"/>
    <w:rsid w:val="000E548B"/>
    <w:rsid w:val="000E5ECE"/>
    <w:rsid w:val="000E728C"/>
    <w:rsid w:val="000E7538"/>
    <w:rsid w:val="000E76EC"/>
    <w:rsid w:val="000E7C87"/>
    <w:rsid w:val="000F1692"/>
    <w:rsid w:val="000F201E"/>
    <w:rsid w:val="000F24B7"/>
    <w:rsid w:val="000F2D6F"/>
    <w:rsid w:val="000F2E66"/>
    <w:rsid w:val="000F5F2F"/>
    <w:rsid w:val="000F72CB"/>
    <w:rsid w:val="000F79DE"/>
    <w:rsid w:val="000F7E9B"/>
    <w:rsid w:val="0010091E"/>
    <w:rsid w:val="001011E5"/>
    <w:rsid w:val="0010138F"/>
    <w:rsid w:val="001040A0"/>
    <w:rsid w:val="001047A7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3610"/>
    <w:rsid w:val="00113CFE"/>
    <w:rsid w:val="00114B3B"/>
    <w:rsid w:val="00116F85"/>
    <w:rsid w:val="00121692"/>
    <w:rsid w:val="001218FE"/>
    <w:rsid w:val="00122971"/>
    <w:rsid w:val="00122A18"/>
    <w:rsid w:val="0012374F"/>
    <w:rsid w:val="00124734"/>
    <w:rsid w:val="00125738"/>
    <w:rsid w:val="00125D43"/>
    <w:rsid w:val="00125D97"/>
    <w:rsid w:val="00127C3E"/>
    <w:rsid w:val="00127F7E"/>
    <w:rsid w:val="001307B7"/>
    <w:rsid w:val="00130D7E"/>
    <w:rsid w:val="00131309"/>
    <w:rsid w:val="00133EFD"/>
    <w:rsid w:val="00135436"/>
    <w:rsid w:val="00137D79"/>
    <w:rsid w:val="001406B7"/>
    <w:rsid w:val="00140DD0"/>
    <w:rsid w:val="0014124F"/>
    <w:rsid w:val="00141BD9"/>
    <w:rsid w:val="00142CD0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076"/>
    <w:rsid w:val="00170603"/>
    <w:rsid w:val="001713CA"/>
    <w:rsid w:val="0017220F"/>
    <w:rsid w:val="00173EE8"/>
    <w:rsid w:val="00173F2A"/>
    <w:rsid w:val="00174D77"/>
    <w:rsid w:val="001761DE"/>
    <w:rsid w:val="001763E8"/>
    <w:rsid w:val="00176F0C"/>
    <w:rsid w:val="001775D9"/>
    <w:rsid w:val="0018070D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4E92"/>
    <w:rsid w:val="00195270"/>
    <w:rsid w:val="00195F25"/>
    <w:rsid w:val="001A018D"/>
    <w:rsid w:val="001A1AEB"/>
    <w:rsid w:val="001A3E52"/>
    <w:rsid w:val="001A5141"/>
    <w:rsid w:val="001A5343"/>
    <w:rsid w:val="001A6775"/>
    <w:rsid w:val="001B0C24"/>
    <w:rsid w:val="001B1981"/>
    <w:rsid w:val="001B44E2"/>
    <w:rsid w:val="001B57D5"/>
    <w:rsid w:val="001C0A5A"/>
    <w:rsid w:val="001C0FC0"/>
    <w:rsid w:val="001C25D0"/>
    <w:rsid w:val="001C273F"/>
    <w:rsid w:val="001C4702"/>
    <w:rsid w:val="001C6BF7"/>
    <w:rsid w:val="001C7592"/>
    <w:rsid w:val="001D0296"/>
    <w:rsid w:val="001D05A2"/>
    <w:rsid w:val="001D1344"/>
    <w:rsid w:val="001D32C6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5D59"/>
    <w:rsid w:val="001E6695"/>
    <w:rsid w:val="001E6FA8"/>
    <w:rsid w:val="001F027B"/>
    <w:rsid w:val="001F0692"/>
    <w:rsid w:val="001F06B7"/>
    <w:rsid w:val="001F2308"/>
    <w:rsid w:val="001F2FE2"/>
    <w:rsid w:val="001F3525"/>
    <w:rsid w:val="001F3824"/>
    <w:rsid w:val="001F3B87"/>
    <w:rsid w:val="001F4234"/>
    <w:rsid w:val="001F428D"/>
    <w:rsid w:val="001F4781"/>
    <w:rsid w:val="001F5063"/>
    <w:rsid w:val="001F51B2"/>
    <w:rsid w:val="001F5B81"/>
    <w:rsid w:val="001F6FC8"/>
    <w:rsid w:val="001F786F"/>
    <w:rsid w:val="0020002F"/>
    <w:rsid w:val="002013EA"/>
    <w:rsid w:val="002030D1"/>
    <w:rsid w:val="00203237"/>
    <w:rsid w:val="00203660"/>
    <w:rsid w:val="002039FC"/>
    <w:rsid w:val="00205656"/>
    <w:rsid w:val="00205894"/>
    <w:rsid w:val="00206A24"/>
    <w:rsid w:val="00206F29"/>
    <w:rsid w:val="002078C8"/>
    <w:rsid w:val="00210232"/>
    <w:rsid w:val="002116A4"/>
    <w:rsid w:val="00211C2C"/>
    <w:rsid w:val="002121AC"/>
    <w:rsid w:val="00212264"/>
    <w:rsid w:val="00214C97"/>
    <w:rsid w:val="00217735"/>
    <w:rsid w:val="0022068F"/>
    <w:rsid w:val="00220747"/>
    <w:rsid w:val="00220CFF"/>
    <w:rsid w:val="0022218B"/>
    <w:rsid w:val="00222313"/>
    <w:rsid w:val="00223855"/>
    <w:rsid w:val="00223D96"/>
    <w:rsid w:val="00223FB8"/>
    <w:rsid w:val="0022509A"/>
    <w:rsid w:val="0022585B"/>
    <w:rsid w:val="00225FF4"/>
    <w:rsid w:val="002263CC"/>
    <w:rsid w:val="00227017"/>
    <w:rsid w:val="00230E87"/>
    <w:rsid w:val="002321E3"/>
    <w:rsid w:val="00233046"/>
    <w:rsid w:val="00233BBB"/>
    <w:rsid w:val="00234A01"/>
    <w:rsid w:val="00234C59"/>
    <w:rsid w:val="00234CE8"/>
    <w:rsid w:val="002370DB"/>
    <w:rsid w:val="002418FE"/>
    <w:rsid w:val="0024444B"/>
    <w:rsid w:val="00245B38"/>
    <w:rsid w:val="002465C4"/>
    <w:rsid w:val="00247F47"/>
    <w:rsid w:val="00250F0B"/>
    <w:rsid w:val="002520EB"/>
    <w:rsid w:val="002535ED"/>
    <w:rsid w:val="00255B0E"/>
    <w:rsid w:val="002565D3"/>
    <w:rsid w:val="002613E4"/>
    <w:rsid w:val="002629C5"/>
    <w:rsid w:val="00263878"/>
    <w:rsid w:val="00264486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7D1E"/>
    <w:rsid w:val="00287F34"/>
    <w:rsid w:val="00290CC5"/>
    <w:rsid w:val="00291D22"/>
    <w:rsid w:val="00292C3D"/>
    <w:rsid w:val="00293D4A"/>
    <w:rsid w:val="00294038"/>
    <w:rsid w:val="00294F57"/>
    <w:rsid w:val="0029768F"/>
    <w:rsid w:val="002A0283"/>
    <w:rsid w:val="002A141F"/>
    <w:rsid w:val="002A24C9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0CF0"/>
    <w:rsid w:val="002C2227"/>
    <w:rsid w:val="002C2307"/>
    <w:rsid w:val="002C292E"/>
    <w:rsid w:val="002C3169"/>
    <w:rsid w:val="002C3216"/>
    <w:rsid w:val="002C4586"/>
    <w:rsid w:val="002C4769"/>
    <w:rsid w:val="002C4A26"/>
    <w:rsid w:val="002C5018"/>
    <w:rsid w:val="002D0D47"/>
    <w:rsid w:val="002D0D8D"/>
    <w:rsid w:val="002D0F1F"/>
    <w:rsid w:val="002D17EF"/>
    <w:rsid w:val="002D1BAA"/>
    <w:rsid w:val="002D3B9F"/>
    <w:rsid w:val="002D3DFB"/>
    <w:rsid w:val="002D4C4C"/>
    <w:rsid w:val="002D716B"/>
    <w:rsid w:val="002D7385"/>
    <w:rsid w:val="002D7AD7"/>
    <w:rsid w:val="002D7B64"/>
    <w:rsid w:val="002D7F1F"/>
    <w:rsid w:val="002E34D6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5EB1"/>
    <w:rsid w:val="002F61CC"/>
    <w:rsid w:val="002F61E4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104C3"/>
    <w:rsid w:val="00310D6B"/>
    <w:rsid w:val="00312115"/>
    <w:rsid w:val="00312371"/>
    <w:rsid w:val="00312A76"/>
    <w:rsid w:val="00314875"/>
    <w:rsid w:val="00315B84"/>
    <w:rsid w:val="00317746"/>
    <w:rsid w:val="003208AB"/>
    <w:rsid w:val="003225CE"/>
    <w:rsid w:val="003246AE"/>
    <w:rsid w:val="003259DD"/>
    <w:rsid w:val="0032615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6BC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2127"/>
    <w:rsid w:val="0036298E"/>
    <w:rsid w:val="003642ED"/>
    <w:rsid w:val="00365BEA"/>
    <w:rsid w:val="00366B15"/>
    <w:rsid w:val="00367903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5804"/>
    <w:rsid w:val="003964FF"/>
    <w:rsid w:val="00396D8A"/>
    <w:rsid w:val="00397A36"/>
    <w:rsid w:val="003A1C05"/>
    <w:rsid w:val="003A291E"/>
    <w:rsid w:val="003A36CB"/>
    <w:rsid w:val="003A3ACF"/>
    <w:rsid w:val="003A48AA"/>
    <w:rsid w:val="003A495C"/>
    <w:rsid w:val="003A5ADE"/>
    <w:rsid w:val="003A6D3E"/>
    <w:rsid w:val="003A7ED6"/>
    <w:rsid w:val="003B12AE"/>
    <w:rsid w:val="003B5966"/>
    <w:rsid w:val="003B5F78"/>
    <w:rsid w:val="003B60AD"/>
    <w:rsid w:val="003B6FFF"/>
    <w:rsid w:val="003C0ADD"/>
    <w:rsid w:val="003C3B56"/>
    <w:rsid w:val="003C4143"/>
    <w:rsid w:val="003C4E04"/>
    <w:rsid w:val="003C5205"/>
    <w:rsid w:val="003C7710"/>
    <w:rsid w:val="003C7C5E"/>
    <w:rsid w:val="003D109E"/>
    <w:rsid w:val="003D3C0B"/>
    <w:rsid w:val="003D3C93"/>
    <w:rsid w:val="003D4D98"/>
    <w:rsid w:val="003D59D2"/>
    <w:rsid w:val="003D665D"/>
    <w:rsid w:val="003D76F3"/>
    <w:rsid w:val="003E0801"/>
    <w:rsid w:val="003E3404"/>
    <w:rsid w:val="003E419E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4E33"/>
    <w:rsid w:val="003F5529"/>
    <w:rsid w:val="003F5BAD"/>
    <w:rsid w:val="003F60F9"/>
    <w:rsid w:val="003F6EEC"/>
    <w:rsid w:val="003F77C7"/>
    <w:rsid w:val="00400929"/>
    <w:rsid w:val="00400B6A"/>
    <w:rsid w:val="00402BAF"/>
    <w:rsid w:val="00402C8A"/>
    <w:rsid w:val="00405F49"/>
    <w:rsid w:val="004070DC"/>
    <w:rsid w:val="00407869"/>
    <w:rsid w:val="0041025D"/>
    <w:rsid w:val="00410665"/>
    <w:rsid w:val="004107B3"/>
    <w:rsid w:val="00412174"/>
    <w:rsid w:val="004139B3"/>
    <w:rsid w:val="00414E92"/>
    <w:rsid w:val="00414FAF"/>
    <w:rsid w:val="004150E8"/>
    <w:rsid w:val="00415205"/>
    <w:rsid w:val="004169DD"/>
    <w:rsid w:val="00417E97"/>
    <w:rsid w:val="004221DD"/>
    <w:rsid w:val="00424531"/>
    <w:rsid w:val="00424957"/>
    <w:rsid w:val="00424A9D"/>
    <w:rsid w:val="0042723D"/>
    <w:rsid w:val="00431B32"/>
    <w:rsid w:val="00432E7A"/>
    <w:rsid w:val="00433922"/>
    <w:rsid w:val="00433DAD"/>
    <w:rsid w:val="00434417"/>
    <w:rsid w:val="0043480A"/>
    <w:rsid w:val="00434EF3"/>
    <w:rsid w:val="0043556E"/>
    <w:rsid w:val="004360EF"/>
    <w:rsid w:val="0043735F"/>
    <w:rsid w:val="00437D72"/>
    <w:rsid w:val="00440C4C"/>
    <w:rsid w:val="00440EAD"/>
    <w:rsid w:val="00441CD8"/>
    <w:rsid w:val="00441D84"/>
    <w:rsid w:val="00442719"/>
    <w:rsid w:val="00442B6F"/>
    <w:rsid w:val="00443510"/>
    <w:rsid w:val="00444184"/>
    <w:rsid w:val="00445B80"/>
    <w:rsid w:val="00446BC6"/>
    <w:rsid w:val="00447489"/>
    <w:rsid w:val="00447879"/>
    <w:rsid w:val="00447A63"/>
    <w:rsid w:val="00450F03"/>
    <w:rsid w:val="00453483"/>
    <w:rsid w:val="00454316"/>
    <w:rsid w:val="004547C2"/>
    <w:rsid w:val="00454A19"/>
    <w:rsid w:val="00456189"/>
    <w:rsid w:val="00456753"/>
    <w:rsid w:val="00456AE4"/>
    <w:rsid w:val="00457CA4"/>
    <w:rsid w:val="00461652"/>
    <w:rsid w:val="00463D57"/>
    <w:rsid w:val="0046666C"/>
    <w:rsid w:val="004667AD"/>
    <w:rsid w:val="00470365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36BF"/>
    <w:rsid w:val="004B4396"/>
    <w:rsid w:val="004B62B2"/>
    <w:rsid w:val="004B6971"/>
    <w:rsid w:val="004B7224"/>
    <w:rsid w:val="004B7E12"/>
    <w:rsid w:val="004C1525"/>
    <w:rsid w:val="004C16BA"/>
    <w:rsid w:val="004C1CF9"/>
    <w:rsid w:val="004C3DEB"/>
    <w:rsid w:val="004C405E"/>
    <w:rsid w:val="004C4B2A"/>
    <w:rsid w:val="004C60DE"/>
    <w:rsid w:val="004C60E3"/>
    <w:rsid w:val="004C6E19"/>
    <w:rsid w:val="004D006B"/>
    <w:rsid w:val="004D0F88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CEB"/>
    <w:rsid w:val="004F0D2D"/>
    <w:rsid w:val="004F24BF"/>
    <w:rsid w:val="004F3040"/>
    <w:rsid w:val="004F45ED"/>
    <w:rsid w:val="004F61A8"/>
    <w:rsid w:val="004F6603"/>
    <w:rsid w:val="004F7DB5"/>
    <w:rsid w:val="0050041B"/>
    <w:rsid w:val="00500E61"/>
    <w:rsid w:val="005028D4"/>
    <w:rsid w:val="00505F95"/>
    <w:rsid w:val="0050724C"/>
    <w:rsid w:val="00510126"/>
    <w:rsid w:val="00511C15"/>
    <w:rsid w:val="00511D43"/>
    <w:rsid w:val="00512B81"/>
    <w:rsid w:val="005130FF"/>
    <w:rsid w:val="00514DB1"/>
    <w:rsid w:val="00514EE7"/>
    <w:rsid w:val="00515BE9"/>
    <w:rsid w:val="00516AF3"/>
    <w:rsid w:val="00516DD9"/>
    <w:rsid w:val="005172C4"/>
    <w:rsid w:val="00517ECB"/>
    <w:rsid w:val="00521512"/>
    <w:rsid w:val="00524C51"/>
    <w:rsid w:val="0052527A"/>
    <w:rsid w:val="00526B6F"/>
    <w:rsid w:val="00526E09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379F6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524"/>
    <w:rsid w:val="005549F9"/>
    <w:rsid w:val="00554EAB"/>
    <w:rsid w:val="005559B3"/>
    <w:rsid w:val="00555C7F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707D0"/>
    <w:rsid w:val="005708BE"/>
    <w:rsid w:val="00570A0A"/>
    <w:rsid w:val="005710D9"/>
    <w:rsid w:val="005738A5"/>
    <w:rsid w:val="005744EB"/>
    <w:rsid w:val="00574DF1"/>
    <w:rsid w:val="005769C2"/>
    <w:rsid w:val="00577CE9"/>
    <w:rsid w:val="005809FF"/>
    <w:rsid w:val="0058185A"/>
    <w:rsid w:val="00582F54"/>
    <w:rsid w:val="0058305F"/>
    <w:rsid w:val="00583930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6062"/>
    <w:rsid w:val="005960B0"/>
    <w:rsid w:val="005A547F"/>
    <w:rsid w:val="005A6EC2"/>
    <w:rsid w:val="005A7F1C"/>
    <w:rsid w:val="005B1711"/>
    <w:rsid w:val="005B1856"/>
    <w:rsid w:val="005B1D14"/>
    <w:rsid w:val="005B1F84"/>
    <w:rsid w:val="005B2894"/>
    <w:rsid w:val="005B3BF1"/>
    <w:rsid w:val="005B3EDF"/>
    <w:rsid w:val="005B5571"/>
    <w:rsid w:val="005B5A94"/>
    <w:rsid w:val="005B60FA"/>
    <w:rsid w:val="005B6745"/>
    <w:rsid w:val="005B73F5"/>
    <w:rsid w:val="005C0372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54BC"/>
    <w:rsid w:val="005D6525"/>
    <w:rsid w:val="005D7948"/>
    <w:rsid w:val="005E0756"/>
    <w:rsid w:val="005E0BCD"/>
    <w:rsid w:val="005E105B"/>
    <w:rsid w:val="005E271C"/>
    <w:rsid w:val="005E2F21"/>
    <w:rsid w:val="005E355A"/>
    <w:rsid w:val="005E5812"/>
    <w:rsid w:val="005E78EB"/>
    <w:rsid w:val="005F02D5"/>
    <w:rsid w:val="005F1ADA"/>
    <w:rsid w:val="005F1FE0"/>
    <w:rsid w:val="005F27F1"/>
    <w:rsid w:val="005F2C5E"/>
    <w:rsid w:val="005F3720"/>
    <w:rsid w:val="005F4005"/>
    <w:rsid w:val="005F7EFC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22B3"/>
    <w:rsid w:val="006229FA"/>
    <w:rsid w:val="00623A52"/>
    <w:rsid w:val="00624D59"/>
    <w:rsid w:val="00624F19"/>
    <w:rsid w:val="00625864"/>
    <w:rsid w:val="006258CC"/>
    <w:rsid w:val="00625B42"/>
    <w:rsid w:val="00627844"/>
    <w:rsid w:val="00631A59"/>
    <w:rsid w:val="00632CD2"/>
    <w:rsid w:val="0063396D"/>
    <w:rsid w:val="00633F0D"/>
    <w:rsid w:val="00636575"/>
    <w:rsid w:val="00636678"/>
    <w:rsid w:val="00637323"/>
    <w:rsid w:val="00640661"/>
    <w:rsid w:val="00641893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128F"/>
    <w:rsid w:val="00652A1B"/>
    <w:rsid w:val="00653AE6"/>
    <w:rsid w:val="006543DC"/>
    <w:rsid w:val="00654BDB"/>
    <w:rsid w:val="00656491"/>
    <w:rsid w:val="00657977"/>
    <w:rsid w:val="00657DD2"/>
    <w:rsid w:val="00657E11"/>
    <w:rsid w:val="00657FBE"/>
    <w:rsid w:val="00661D0F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2192"/>
    <w:rsid w:val="00672A70"/>
    <w:rsid w:val="006769A1"/>
    <w:rsid w:val="00676AD5"/>
    <w:rsid w:val="00677520"/>
    <w:rsid w:val="006816FC"/>
    <w:rsid w:val="00685210"/>
    <w:rsid w:val="00685E19"/>
    <w:rsid w:val="00685E22"/>
    <w:rsid w:val="00686579"/>
    <w:rsid w:val="00687566"/>
    <w:rsid w:val="006875AF"/>
    <w:rsid w:val="00692ED8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4C3D"/>
    <w:rsid w:val="006A5623"/>
    <w:rsid w:val="006A6BEE"/>
    <w:rsid w:val="006A782D"/>
    <w:rsid w:val="006B1D26"/>
    <w:rsid w:val="006B244D"/>
    <w:rsid w:val="006B26D0"/>
    <w:rsid w:val="006B4904"/>
    <w:rsid w:val="006B5CD6"/>
    <w:rsid w:val="006B6B70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D1E46"/>
    <w:rsid w:val="006D21BE"/>
    <w:rsid w:val="006D6B8E"/>
    <w:rsid w:val="006D6CAA"/>
    <w:rsid w:val="006E053F"/>
    <w:rsid w:val="006E1BC1"/>
    <w:rsid w:val="006E230B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38BA"/>
    <w:rsid w:val="006F4CB7"/>
    <w:rsid w:val="006F4D0F"/>
    <w:rsid w:val="007002B5"/>
    <w:rsid w:val="00700B1F"/>
    <w:rsid w:val="00701D64"/>
    <w:rsid w:val="00702287"/>
    <w:rsid w:val="00703DA8"/>
    <w:rsid w:val="007047B4"/>
    <w:rsid w:val="00705253"/>
    <w:rsid w:val="007057F7"/>
    <w:rsid w:val="00706443"/>
    <w:rsid w:val="00706DCE"/>
    <w:rsid w:val="00706F13"/>
    <w:rsid w:val="00712906"/>
    <w:rsid w:val="00712F1C"/>
    <w:rsid w:val="00713305"/>
    <w:rsid w:val="0071566F"/>
    <w:rsid w:val="007157B2"/>
    <w:rsid w:val="00715BFE"/>
    <w:rsid w:val="0071683D"/>
    <w:rsid w:val="00716D82"/>
    <w:rsid w:val="0071704E"/>
    <w:rsid w:val="007214BE"/>
    <w:rsid w:val="00721854"/>
    <w:rsid w:val="0072273F"/>
    <w:rsid w:val="007230D6"/>
    <w:rsid w:val="007234E9"/>
    <w:rsid w:val="00723B66"/>
    <w:rsid w:val="00723D0E"/>
    <w:rsid w:val="00724662"/>
    <w:rsid w:val="00724EE4"/>
    <w:rsid w:val="0072587C"/>
    <w:rsid w:val="007308B5"/>
    <w:rsid w:val="00730FC4"/>
    <w:rsid w:val="00732DF8"/>
    <w:rsid w:val="007335E6"/>
    <w:rsid w:val="007355AE"/>
    <w:rsid w:val="0073681B"/>
    <w:rsid w:val="00736BAE"/>
    <w:rsid w:val="007379BE"/>
    <w:rsid w:val="007412FA"/>
    <w:rsid w:val="00741C9A"/>
    <w:rsid w:val="007423A5"/>
    <w:rsid w:val="007433EF"/>
    <w:rsid w:val="007474A6"/>
    <w:rsid w:val="00747814"/>
    <w:rsid w:val="007479E7"/>
    <w:rsid w:val="00750CB6"/>
    <w:rsid w:val="007511EC"/>
    <w:rsid w:val="007518A5"/>
    <w:rsid w:val="00751D34"/>
    <w:rsid w:val="007535D7"/>
    <w:rsid w:val="0075416E"/>
    <w:rsid w:val="00754AB1"/>
    <w:rsid w:val="0075519B"/>
    <w:rsid w:val="00755D5B"/>
    <w:rsid w:val="007621F4"/>
    <w:rsid w:val="007622D9"/>
    <w:rsid w:val="00764113"/>
    <w:rsid w:val="00764464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5042"/>
    <w:rsid w:val="00775AEC"/>
    <w:rsid w:val="00776898"/>
    <w:rsid w:val="007768A0"/>
    <w:rsid w:val="00780E75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54C6"/>
    <w:rsid w:val="00795BDD"/>
    <w:rsid w:val="007963DC"/>
    <w:rsid w:val="0079673E"/>
    <w:rsid w:val="007A053D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362F"/>
    <w:rsid w:val="007B600A"/>
    <w:rsid w:val="007B6C3E"/>
    <w:rsid w:val="007C082B"/>
    <w:rsid w:val="007C1E54"/>
    <w:rsid w:val="007C22DD"/>
    <w:rsid w:val="007C2CE0"/>
    <w:rsid w:val="007C3748"/>
    <w:rsid w:val="007C4B0F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2D0"/>
    <w:rsid w:val="007D45EE"/>
    <w:rsid w:val="007D53C7"/>
    <w:rsid w:val="007D6287"/>
    <w:rsid w:val="007D6553"/>
    <w:rsid w:val="007D6905"/>
    <w:rsid w:val="007D6AA6"/>
    <w:rsid w:val="007E0153"/>
    <w:rsid w:val="007E01D4"/>
    <w:rsid w:val="007E099E"/>
    <w:rsid w:val="007E224E"/>
    <w:rsid w:val="007E39BA"/>
    <w:rsid w:val="007E3BE9"/>
    <w:rsid w:val="007E476C"/>
    <w:rsid w:val="007E6E77"/>
    <w:rsid w:val="007E73AF"/>
    <w:rsid w:val="007E74CA"/>
    <w:rsid w:val="007E757A"/>
    <w:rsid w:val="007F03F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103FA"/>
    <w:rsid w:val="0081047C"/>
    <w:rsid w:val="008107FE"/>
    <w:rsid w:val="00810A85"/>
    <w:rsid w:val="008154CB"/>
    <w:rsid w:val="008159DB"/>
    <w:rsid w:val="00816C93"/>
    <w:rsid w:val="008206D7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4E85"/>
    <w:rsid w:val="0084518D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61CE1"/>
    <w:rsid w:val="00861DE8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B31"/>
    <w:rsid w:val="00880A4C"/>
    <w:rsid w:val="00881600"/>
    <w:rsid w:val="00883F92"/>
    <w:rsid w:val="008847B7"/>
    <w:rsid w:val="00886454"/>
    <w:rsid w:val="008872DD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3A5"/>
    <w:rsid w:val="008A3E72"/>
    <w:rsid w:val="008A4246"/>
    <w:rsid w:val="008A5695"/>
    <w:rsid w:val="008A5E66"/>
    <w:rsid w:val="008A6321"/>
    <w:rsid w:val="008B0010"/>
    <w:rsid w:val="008B082C"/>
    <w:rsid w:val="008B19A0"/>
    <w:rsid w:val="008B1E56"/>
    <w:rsid w:val="008B4D7B"/>
    <w:rsid w:val="008B675A"/>
    <w:rsid w:val="008B771A"/>
    <w:rsid w:val="008C0B30"/>
    <w:rsid w:val="008C1281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335B"/>
    <w:rsid w:val="008E49C2"/>
    <w:rsid w:val="008E6333"/>
    <w:rsid w:val="008E6E55"/>
    <w:rsid w:val="008E6ECB"/>
    <w:rsid w:val="008F1C73"/>
    <w:rsid w:val="008F3868"/>
    <w:rsid w:val="008F38AE"/>
    <w:rsid w:val="008F6A0D"/>
    <w:rsid w:val="008F7AB9"/>
    <w:rsid w:val="00900440"/>
    <w:rsid w:val="009022A7"/>
    <w:rsid w:val="009026CA"/>
    <w:rsid w:val="00903258"/>
    <w:rsid w:val="00903502"/>
    <w:rsid w:val="0090485D"/>
    <w:rsid w:val="00904ACE"/>
    <w:rsid w:val="009061A9"/>
    <w:rsid w:val="00906C9A"/>
    <w:rsid w:val="00907104"/>
    <w:rsid w:val="00910957"/>
    <w:rsid w:val="009129F4"/>
    <w:rsid w:val="00912CD8"/>
    <w:rsid w:val="0091413C"/>
    <w:rsid w:val="00915914"/>
    <w:rsid w:val="00916820"/>
    <w:rsid w:val="009179FA"/>
    <w:rsid w:val="009207B4"/>
    <w:rsid w:val="00920824"/>
    <w:rsid w:val="00920A34"/>
    <w:rsid w:val="00924B8C"/>
    <w:rsid w:val="00925949"/>
    <w:rsid w:val="009269AF"/>
    <w:rsid w:val="00927979"/>
    <w:rsid w:val="00927D69"/>
    <w:rsid w:val="009319D9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C51"/>
    <w:rsid w:val="009400F0"/>
    <w:rsid w:val="0094080D"/>
    <w:rsid w:val="00941418"/>
    <w:rsid w:val="00943FA2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DB0"/>
    <w:rsid w:val="00954868"/>
    <w:rsid w:val="0095582F"/>
    <w:rsid w:val="00956128"/>
    <w:rsid w:val="00956E80"/>
    <w:rsid w:val="00956FC6"/>
    <w:rsid w:val="00960334"/>
    <w:rsid w:val="0096109A"/>
    <w:rsid w:val="00961A47"/>
    <w:rsid w:val="00963821"/>
    <w:rsid w:val="0096387D"/>
    <w:rsid w:val="00963971"/>
    <w:rsid w:val="009645EA"/>
    <w:rsid w:val="00966FFC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55C"/>
    <w:rsid w:val="009771C8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47A0"/>
    <w:rsid w:val="00994AF4"/>
    <w:rsid w:val="00996033"/>
    <w:rsid w:val="009962BD"/>
    <w:rsid w:val="0099769D"/>
    <w:rsid w:val="009976CA"/>
    <w:rsid w:val="009A2BD6"/>
    <w:rsid w:val="009A31C8"/>
    <w:rsid w:val="009A38AE"/>
    <w:rsid w:val="009A3CEF"/>
    <w:rsid w:val="009A3EE1"/>
    <w:rsid w:val="009A4308"/>
    <w:rsid w:val="009A4E7D"/>
    <w:rsid w:val="009A4EA0"/>
    <w:rsid w:val="009A4F26"/>
    <w:rsid w:val="009A53E3"/>
    <w:rsid w:val="009A5F21"/>
    <w:rsid w:val="009A62ED"/>
    <w:rsid w:val="009B05CC"/>
    <w:rsid w:val="009B1472"/>
    <w:rsid w:val="009B1AF8"/>
    <w:rsid w:val="009B22CF"/>
    <w:rsid w:val="009B3268"/>
    <w:rsid w:val="009B3940"/>
    <w:rsid w:val="009B4C4C"/>
    <w:rsid w:val="009B6E4B"/>
    <w:rsid w:val="009B7362"/>
    <w:rsid w:val="009B7604"/>
    <w:rsid w:val="009B7FB6"/>
    <w:rsid w:val="009C09BC"/>
    <w:rsid w:val="009C1A49"/>
    <w:rsid w:val="009C295A"/>
    <w:rsid w:val="009C2A46"/>
    <w:rsid w:val="009C48CA"/>
    <w:rsid w:val="009C6333"/>
    <w:rsid w:val="009C67D8"/>
    <w:rsid w:val="009C718D"/>
    <w:rsid w:val="009C7A55"/>
    <w:rsid w:val="009C7AD7"/>
    <w:rsid w:val="009D02D6"/>
    <w:rsid w:val="009D17C8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7D7"/>
    <w:rsid w:val="009E1E71"/>
    <w:rsid w:val="009E324F"/>
    <w:rsid w:val="009E3C38"/>
    <w:rsid w:val="009E4E9D"/>
    <w:rsid w:val="009E6ADF"/>
    <w:rsid w:val="009E6E43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F0B"/>
    <w:rsid w:val="00A0278D"/>
    <w:rsid w:val="00A02B4F"/>
    <w:rsid w:val="00A03029"/>
    <w:rsid w:val="00A04072"/>
    <w:rsid w:val="00A041E9"/>
    <w:rsid w:val="00A05EB6"/>
    <w:rsid w:val="00A06DF7"/>
    <w:rsid w:val="00A070E1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2219"/>
    <w:rsid w:val="00A22745"/>
    <w:rsid w:val="00A25E88"/>
    <w:rsid w:val="00A26609"/>
    <w:rsid w:val="00A26EEA"/>
    <w:rsid w:val="00A26F61"/>
    <w:rsid w:val="00A30D19"/>
    <w:rsid w:val="00A31CA9"/>
    <w:rsid w:val="00A32269"/>
    <w:rsid w:val="00A32B69"/>
    <w:rsid w:val="00A34B24"/>
    <w:rsid w:val="00A34D30"/>
    <w:rsid w:val="00A35F14"/>
    <w:rsid w:val="00A3674B"/>
    <w:rsid w:val="00A369FA"/>
    <w:rsid w:val="00A37FFB"/>
    <w:rsid w:val="00A40E45"/>
    <w:rsid w:val="00A4120E"/>
    <w:rsid w:val="00A41A49"/>
    <w:rsid w:val="00A42AFC"/>
    <w:rsid w:val="00A43636"/>
    <w:rsid w:val="00A45687"/>
    <w:rsid w:val="00A507D0"/>
    <w:rsid w:val="00A50FF4"/>
    <w:rsid w:val="00A520C2"/>
    <w:rsid w:val="00A52EBC"/>
    <w:rsid w:val="00A53571"/>
    <w:rsid w:val="00A54655"/>
    <w:rsid w:val="00A5487C"/>
    <w:rsid w:val="00A55CA3"/>
    <w:rsid w:val="00A5704C"/>
    <w:rsid w:val="00A613CF"/>
    <w:rsid w:val="00A62AD1"/>
    <w:rsid w:val="00A64465"/>
    <w:rsid w:val="00A64E39"/>
    <w:rsid w:val="00A6564E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080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85E"/>
    <w:rsid w:val="00A95EB7"/>
    <w:rsid w:val="00A977D4"/>
    <w:rsid w:val="00AA067E"/>
    <w:rsid w:val="00AA4736"/>
    <w:rsid w:val="00AA6DE8"/>
    <w:rsid w:val="00AA6E05"/>
    <w:rsid w:val="00AA75DF"/>
    <w:rsid w:val="00AA79A8"/>
    <w:rsid w:val="00AB0D81"/>
    <w:rsid w:val="00AB17F0"/>
    <w:rsid w:val="00AB1D53"/>
    <w:rsid w:val="00AB21E6"/>
    <w:rsid w:val="00AB3AAA"/>
    <w:rsid w:val="00AB3D98"/>
    <w:rsid w:val="00AB66A8"/>
    <w:rsid w:val="00AB682F"/>
    <w:rsid w:val="00AB7F43"/>
    <w:rsid w:val="00AC01AD"/>
    <w:rsid w:val="00AC0468"/>
    <w:rsid w:val="00AC051E"/>
    <w:rsid w:val="00AC1FC1"/>
    <w:rsid w:val="00AC2EC4"/>
    <w:rsid w:val="00AC4E6E"/>
    <w:rsid w:val="00AC5B58"/>
    <w:rsid w:val="00AC7789"/>
    <w:rsid w:val="00AD1AD5"/>
    <w:rsid w:val="00AD23FF"/>
    <w:rsid w:val="00AD337D"/>
    <w:rsid w:val="00AD4CAB"/>
    <w:rsid w:val="00AD75DE"/>
    <w:rsid w:val="00AD79AC"/>
    <w:rsid w:val="00AD7EFB"/>
    <w:rsid w:val="00AE004B"/>
    <w:rsid w:val="00AE09CA"/>
    <w:rsid w:val="00AE0C54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4DFC"/>
    <w:rsid w:val="00AF5B53"/>
    <w:rsid w:val="00AF7896"/>
    <w:rsid w:val="00B00181"/>
    <w:rsid w:val="00B003B9"/>
    <w:rsid w:val="00B00D06"/>
    <w:rsid w:val="00B030A3"/>
    <w:rsid w:val="00B032F4"/>
    <w:rsid w:val="00B05CFB"/>
    <w:rsid w:val="00B102BD"/>
    <w:rsid w:val="00B11C2A"/>
    <w:rsid w:val="00B11E44"/>
    <w:rsid w:val="00B13184"/>
    <w:rsid w:val="00B13B6B"/>
    <w:rsid w:val="00B15CF3"/>
    <w:rsid w:val="00B175DC"/>
    <w:rsid w:val="00B225B7"/>
    <w:rsid w:val="00B232A7"/>
    <w:rsid w:val="00B232DF"/>
    <w:rsid w:val="00B23ABB"/>
    <w:rsid w:val="00B24425"/>
    <w:rsid w:val="00B24CA7"/>
    <w:rsid w:val="00B253CE"/>
    <w:rsid w:val="00B26BE2"/>
    <w:rsid w:val="00B27390"/>
    <w:rsid w:val="00B30651"/>
    <w:rsid w:val="00B31D0A"/>
    <w:rsid w:val="00B320BE"/>
    <w:rsid w:val="00B32E12"/>
    <w:rsid w:val="00B33314"/>
    <w:rsid w:val="00B33CE3"/>
    <w:rsid w:val="00B33DD6"/>
    <w:rsid w:val="00B35668"/>
    <w:rsid w:val="00B36103"/>
    <w:rsid w:val="00B3713C"/>
    <w:rsid w:val="00B41904"/>
    <w:rsid w:val="00B41A39"/>
    <w:rsid w:val="00B41A9A"/>
    <w:rsid w:val="00B41CA4"/>
    <w:rsid w:val="00B41FE8"/>
    <w:rsid w:val="00B458CD"/>
    <w:rsid w:val="00B46E57"/>
    <w:rsid w:val="00B5275D"/>
    <w:rsid w:val="00B5412B"/>
    <w:rsid w:val="00B5423E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5115"/>
    <w:rsid w:val="00B652A2"/>
    <w:rsid w:val="00B65A3B"/>
    <w:rsid w:val="00B65D88"/>
    <w:rsid w:val="00B66228"/>
    <w:rsid w:val="00B66C2F"/>
    <w:rsid w:val="00B70915"/>
    <w:rsid w:val="00B70AB1"/>
    <w:rsid w:val="00B711BF"/>
    <w:rsid w:val="00B71B64"/>
    <w:rsid w:val="00B724E9"/>
    <w:rsid w:val="00B72B14"/>
    <w:rsid w:val="00B7450B"/>
    <w:rsid w:val="00B74636"/>
    <w:rsid w:val="00B75BE9"/>
    <w:rsid w:val="00B77A45"/>
    <w:rsid w:val="00B80035"/>
    <w:rsid w:val="00B8068B"/>
    <w:rsid w:val="00B80A57"/>
    <w:rsid w:val="00B811D2"/>
    <w:rsid w:val="00B825EF"/>
    <w:rsid w:val="00B833C8"/>
    <w:rsid w:val="00B83837"/>
    <w:rsid w:val="00B84DDD"/>
    <w:rsid w:val="00B860CC"/>
    <w:rsid w:val="00B86527"/>
    <w:rsid w:val="00B86E05"/>
    <w:rsid w:val="00B8727F"/>
    <w:rsid w:val="00B87633"/>
    <w:rsid w:val="00B87704"/>
    <w:rsid w:val="00B9029A"/>
    <w:rsid w:val="00B91C98"/>
    <w:rsid w:val="00B94676"/>
    <w:rsid w:val="00B9532E"/>
    <w:rsid w:val="00B96D97"/>
    <w:rsid w:val="00B97637"/>
    <w:rsid w:val="00BA099D"/>
    <w:rsid w:val="00BA2282"/>
    <w:rsid w:val="00BA2E46"/>
    <w:rsid w:val="00BA49C0"/>
    <w:rsid w:val="00BA5E6E"/>
    <w:rsid w:val="00BA6260"/>
    <w:rsid w:val="00BA6339"/>
    <w:rsid w:val="00BA66B7"/>
    <w:rsid w:val="00BA6FA8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5C75"/>
    <w:rsid w:val="00BD5FC5"/>
    <w:rsid w:val="00BD62E6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6BC4"/>
    <w:rsid w:val="00BE7491"/>
    <w:rsid w:val="00BF0141"/>
    <w:rsid w:val="00BF10FE"/>
    <w:rsid w:val="00BF1568"/>
    <w:rsid w:val="00BF199A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3921"/>
    <w:rsid w:val="00C056B4"/>
    <w:rsid w:val="00C06EEF"/>
    <w:rsid w:val="00C073AB"/>
    <w:rsid w:val="00C07429"/>
    <w:rsid w:val="00C07E3F"/>
    <w:rsid w:val="00C10BDE"/>
    <w:rsid w:val="00C121DF"/>
    <w:rsid w:val="00C12CDA"/>
    <w:rsid w:val="00C13BC7"/>
    <w:rsid w:val="00C150AC"/>
    <w:rsid w:val="00C163EA"/>
    <w:rsid w:val="00C2005F"/>
    <w:rsid w:val="00C20237"/>
    <w:rsid w:val="00C21987"/>
    <w:rsid w:val="00C22129"/>
    <w:rsid w:val="00C22A80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3832"/>
    <w:rsid w:val="00C35B76"/>
    <w:rsid w:val="00C37681"/>
    <w:rsid w:val="00C4163D"/>
    <w:rsid w:val="00C4208F"/>
    <w:rsid w:val="00C4392F"/>
    <w:rsid w:val="00C451E8"/>
    <w:rsid w:val="00C51CE2"/>
    <w:rsid w:val="00C52489"/>
    <w:rsid w:val="00C5345F"/>
    <w:rsid w:val="00C53FDB"/>
    <w:rsid w:val="00C54834"/>
    <w:rsid w:val="00C557AC"/>
    <w:rsid w:val="00C55972"/>
    <w:rsid w:val="00C559AB"/>
    <w:rsid w:val="00C5659A"/>
    <w:rsid w:val="00C604D2"/>
    <w:rsid w:val="00C61EAD"/>
    <w:rsid w:val="00C6221E"/>
    <w:rsid w:val="00C627C5"/>
    <w:rsid w:val="00C65114"/>
    <w:rsid w:val="00C651CA"/>
    <w:rsid w:val="00C653FC"/>
    <w:rsid w:val="00C72C21"/>
    <w:rsid w:val="00C74065"/>
    <w:rsid w:val="00C744A2"/>
    <w:rsid w:val="00C74FC2"/>
    <w:rsid w:val="00C74FE0"/>
    <w:rsid w:val="00C75E08"/>
    <w:rsid w:val="00C8134D"/>
    <w:rsid w:val="00C83E10"/>
    <w:rsid w:val="00C83EE5"/>
    <w:rsid w:val="00C855C7"/>
    <w:rsid w:val="00C85608"/>
    <w:rsid w:val="00C85BCE"/>
    <w:rsid w:val="00C877D0"/>
    <w:rsid w:val="00C9101C"/>
    <w:rsid w:val="00C91A54"/>
    <w:rsid w:val="00C91CE8"/>
    <w:rsid w:val="00C924BD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7580"/>
    <w:rsid w:val="00CB0702"/>
    <w:rsid w:val="00CB09D2"/>
    <w:rsid w:val="00CB0B26"/>
    <w:rsid w:val="00CB12C5"/>
    <w:rsid w:val="00CB2457"/>
    <w:rsid w:val="00CB2990"/>
    <w:rsid w:val="00CB2A9B"/>
    <w:rsid w:val="00CB2C46"/>
    <w:rsid w:val="00CB32F0"/>
    <w:rsid w:val="00CB6CFF"/>
    <w:rsid w:val="00CC0B25"/>
    <w:rsid w:val="00CC26A7"/>
    <w:rsid w:val="00CC2763"/>
    <w:rsid w:val="00CC291B"/>
    <w:rsid w:val="00CC2B79"/>
    <w:rsid w:val="00CC5567"/>
    <w:rsid w:val="00CC77CE"/>
    <w:rsid w:val="00CC7F73"/>
    <w:rsid w:val="00CD012B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686F"/>
    <w:rsid w:val="00CE6ECA"/>
    <w:rsid w:val="00CE77C2"/>
    <w:rsid w:val="00CF006C"/>
    <w:rsid w:val="00CF0B58"/>
    <w:rsid w:val="00CF1720"/>
    <w:rsid w:val="00CF1EBD"/>
    <w:rsid w:val="00CF21D7"/>
    <w:rsid w:val="00CF2FA0"/>
    <w:rsid w:val="00CF3848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F0A"/>
    <w:rsid w:val="00D06937"/>
    <w:rsid w:val="00D06D0D"/>
    <w:rsid w:val="00D074B0"/>
    <w:rsid w:val="00D075A9"/>
    <w:rsid w:val="00D078B2"/>
    <w:rsid w:val="00D07A7F"/>
    <w:rsid w:val="00D10562"/>
    <w:rsid w:val="00D10AD0"/>
    <w:rsid w:val="00D10ADC"/>
    <w:rsid w:val="00D12018"/>
    <w:rsid w:val="00D1277B"/>
    <w:rsid w:val="00D12977"/>
    <w:rsid w:val="00D15818"/>
    <w:rsid w:val="00D1592E"/>
    <w:rsid w:val="00D166C9"/>
    <w:rsid w:val="00D166CF"/>
    <w:rsid w:val="00D17C26"/>
    <w:rsid w:val="00D20272"/>
    <w:rsid w:val="00D203E6"/>
    <w:rsid w:val="00D204A9"/>
    <w:rsid w:val="00D20F07"/>
    <w:rsid w:val="00D2143A"/>
    <w:rsid w:val="00D234C7"/>
    <w:rsid w:val="00D234DF"/>
    <w:rsid w:val="00D24731"/>
    <w:rsid w:val="00D25302"/>
    <w:rsid w:val="00D266DF"/>
    <w:rsid w:val="00D27B0B"/>
    <w:rsid w:val="00D31809"/>
    <w:rsid w:val="00D349E3"/>
    <w:rsid w:val="00D36366"/>
    <w:rsid w:val="00D40136"/>
    <w:rsid w:val="00D43A80"/>
    <w:rsid w:val="00D45D71"/>
    <w:rsid w:val="00D479BA"/>
    <w:rsid w:val="00D47C5C"/>
    <w:rsid w:val="00D47D8C"/>
    <w:rsid w:val="00D51542"/>
    <w:rsid w:val="00D52622"/>
    <w:rsid w:val="00D52C3A"/>
    <w:rsid w:val="00D54139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66FF"/>
    <w:rsid w:val="00D67D1C"/>
    <w:rsid w:val="00D703BD"/>
    <w:rsid w:val="00D71E94"/>
    <w:rsid w:val="00D72E04"/>
    <w:rsid w:val="00D73167"/>
    <w:rsid w:val="00D734EA"/>
    <w:rsid w:val="00D736B5"/>
    <w:rsid w:val="00D74376"/>
    <w:rsid w:val="00D74A5A"/>
    <w:rsid w:val="00D76CF1"/>
    <w:rsid w:val="00D77F08"/>
    <w:rsid w:val="00D77F26"/>
    <w:rsid w:val="00D807A6"/>
    <w:rsid w:val="00D830F7"/>
    <w:rsid w:val="00D83A55"/>
    <w:rsid w:val="00D8486C"/>
    <w:rsid w:val="00D84A88"/>
    <w:rsid w:val="00D864A7"/>
    <w:rsid w:val="00D86AC3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347"/>
    <w:rsid w:val="00D95846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B00C8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D3407"/>
    <w:rsid w:val="00DD3FC8"/>
    <w:rsid w:val="00DD4667"/>
    <w:rsid w:val="00DD64AC"/>
    <w:rsid w:val="00DD7EF6"/>
    <w:rsid w:val="00DE1020"/>
    <w:rsid w:val="00DE2FE2"/>
    <w:rsid w:val="00DE2FE4"/>
    <w:rsid w:val="00DE3B42"/>
    <w:rsid w:val="00DE5745"/>
    <w:rsid w:val="00DF00FF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3A9A"/>
    <w:rsid w:val="00E0403D"/>
    <w:rsid w:val="00E0481C"/>
    <w:rsid w:val="00E0489A"/>
    <w:rsid w:val="00E04D8D"/>
    <w:rsid w:val="00E05740"/>
    <w:rsid w:val="00E10844"/>
    <w:rsid w:val="00E11D56"/>
    <w:rsid w:val="00E12EE6"/>
    <w:rsid w:val="00E13FE7"/>
    <w:rsid w:val="00E14270"/>
    <w:rsid w:val="00E1547D"/>
    <w:rsid w:val="00E20ACD"/>
    <w:rsid w:val="00E21C2D"/>
    <w:rsid w:val="00E22FAE"/>
    <w:rsid w:val="00E242AD"/>
    <w:rsid w:val="00E24C82"/>
    <w:rsid w:val="00E25811"/>
    <w:rsid w:val="00E27DB2"/>
    <w:rsid w:val="00E30113"/>
    <w:rsid w:val="00E3060D"/>
    <w:rsid w:val="00E30C06"/>
    <w:rsid w:val="00E30E11"/>
    <w:rsid w:val="00E31AD6"/>
    <w:rsid w:val="00E31D6F"/>
    <w:rsid w:val="00E331DF"/>
    <w:rsid w:val="00E33252"/>
    <w:rsid w:val="00E34793"/>
    <w:rsid w:val="00E34AE1"/>
    <w:rsid w:val="00E363AA"/>
    <w:rsid w:val="00E37CA9"/>
    <w:rsid w:val="00E40160"/>
    <w:rsid w:val="00E4091D"/>
    <w:rsid w:val="00E42171"/>
    <w:rsid w:val="00E435EC"/>
    <w:rsid w:val="00E43ACF"/>
    <w:rsid w:val="00E441B2"/>
    <w:rsid w:val="00E4497C"/>
    <w:rsid w:val="00E452C3"/>
    <w:rsid w:val="00E45A61"/>
    <w:rsid w:val="00E4670D"/>
    <w:rsid w:val="00E50DBE"/>
    <w:rsid w:val="00E527D2"/>
    <w:rsid w:val="00E52BAD"/>
    <w:rsid w:val="00E53928"/>
    <w:rsid w:val="00E53CCD"/>
    <w:rsid w:val="00E5448A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21C2"/>
    <w:rsid w:val="00E7296A"/>
    <w:rsid w:val="00E74B7B"/>
    <w:rsid w:val="00E751B7"/>
    <w:rsid w:val="00E779C1"/>
    <w:rsid w:val="00E77D5C"/>
    <w:rsid w:val="00E77EBA"/>
    <w:rsid w:val="00E80BDF"/>
    <w:rsid w:val="00E8259C"/>
    <w:rsid w:val="00E8493E"/>
    <w:rsid w:val="00E86081"/>
    <w:rsid w:val="00E87BCE"/>
    <w:rsid w:val="00E87CC0"/>
    <w:rsid w:val="00E906D8"/>
    <w:rsid w:val="00E91A66"/>
    <w:rsid w:val="00E93143"/>
    <w:rsid w:val="00E93339"/>
    <w:rsid w:val="00E957D0"/>
    <w:rsid w:val="00E95FB5"/>
    <w:rsid w:val="00E9608D"/>
    <w:rsid w:val="00E969B1"/>
    <w:rsid w:val="00E96A7E"/>
    <w:rsid w:val="00E97850"/>
    <w:rsid w:val="00EA1C42"/>
    <w:rsid w:val="00EA57D8"/>
    <w:rsid w:val="00EA71CA"/>
    <w:rsid w:val="00EA74A9"/>
    <w:rsid w:val="00EB0304"/>
    <w:rsid w:val="00EB11CC"/>
    <w:rsid w:val="00EB2674"/>
    <w:rsid w:val="00EB3043"/>
    <w:rsid w:val="00EB422D"/>
    <w:rsid w:val="00EB56C5"/>
    <w:rsid w:val="00EC0A0C"/>
    <w:rsid w:val="00EC0F7D"/>
    <w:rsid w:val="00EC24AC"/>
    <w:rsid w:val="00EC2799"/>
    <w:rsid w:val="00EC2B2A"/>
    <w:rsid w:val="00EC38D3"/>
    <w:rsid w:val="00EC4AA1"/>
    <w:rsid w:val="00EC59B4"/>
    <w:rsid w:val="00EC716E"/>
    <w:rsid w:val="00ED0230"/>
    <w:rsid w:val="00ED08A0"/>
    <w:rsid w:val="00ED26F3"/>
    <w:rsid w:val="00ED27BC"/>
    <w:rsid w:val="00ED38AE"/>
    <w:rsid w:val="00ED6EFF"/>
    <w:rsid w:val="00EE0F24"/>
    <w:rsid w:val="00EE4DDE"/>
    <w:rsid w:val="00EE68CB"/>
    <w:rsid w:val="00EE6E59"/>
    <w:rsid w:val="00EF01FF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19C7"/>
    <w:rsid w:val="00F02CC8"/>
    <w:rsid w:val="00F04B41"/>
    <w:rsid w:val="00F07B37"/>
    <w:rsid w:val="00F107D3"/>
    <w:rsid w:val="00F12106"/>
    <w:rsid w:val="00F13A55"/>
    <w:rsid w:val="00F13C0F"/>
    <w:rsid w:val="00F14333"/>
    <w:rsid w:val="00F14F4B"/>
    <w:rsid w:val="00F1523E"/>
    <w:rsid w:val="00F17604"/>
    <w:rsid w:val="00F17ECA"/>
    <w:rsid w:val="00F2033D"/>
    <w:rsid w:val="00F2052A"/>
    <w:rsid w:val="00F2160C"/>
    <w:rsid w:val="00F21FD4"/>
    <w:rsid w:val="00F22D23"/>
    <w:rsid w:val="00F23D5A"/>
    <w:rsid w:val="00F23E64"/>
    <w:rsid w:val="00F24CDD"/>
    <w:rsid w:val="00F255DD"/>
    <w:rsid w:val="00F25CC9"/>
    <w:rsid w:val="00F2706F"/>
    <w:rsid w:val="00F27201"/>
    <w:rsid w:val="00F3106F"/>
    <w:rsid w:val="00F310B9"/>
    <w:rsid w:val="00F323AA"/>
    <w:rsid w:val="00F33978"/>
    <w:rsid w:val="00F342BD"/>
    <w:rsid w:val="00F34516"/>
    <w:rsid w:val="00F359E0"/>
    <w:rsid w:val="00F372F3"/>
    <w:rsid w:val="00F41E68"/>
    <w:rsid w:val="00F422AF"/>
    <w:rsid w:val="00F422BC"/>
    <w:rsid w:val="00F4251C"/>
    <w:rsid w:val="00F44628"/>
    <w:rsid w:val="00F4479D"/>
    <w:rsid w:val="00F45484"/>
    <w:rsid w:val="00F467E3"/>
    <w:rsid w:val="00F50B9A"/>
    <w:rsid w:val="00F514D2"/>
    <w:rsid w:val="00F517D5"/>
    <w:rsid w:val="00F52885"/>
    <w:rsid w:val="00F52898"/>
    <w:rsid w:val="00F552C1"/>
    <w:rsid w:val="00F553A0"/>
    <w:rsid w:val="00F63629"/>
    <w:rsid w:val="00F662F6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705"/>
    <w:rsid w:val="00F93E25"/>
    <w:rsid w:val="00F9447E"/>
    <w:rsid w:val="00F957D7"/>
    <w:rsid w:val="00F9586E"/>
    <w:rsid w:val="00F96D1C"/>
    <w:rsid w:val="00F97AC2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697"/>
    <w:rsid w:val="00FB423D"/>
    <w:rsid w:val="00FB4869"/>
    <w:rsid w:val="00FB7AFA"/>
    <w:rsid w:val="00FC0B05"/>
    <w:rsid w:val="00FC1EE8"/>
    <w:rsid w:val="00FC2934"/>
    <w:rsid w:val="00FC3407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9C"/>
    <w:rsid w:val="00FE3EFB"/>
    <w:rsid w:val="00FE5709"/>
    <w:rsid w:val="00FE68F5"/>
    <w:rsid w:val="00FE7130"/>
    <w:rsid w:val="00FE744C"/>
    <w:rsid w:val="00FE7F31"/>
    <w:rsid w:val="00FF1098"/>
    <w:rsid w:val="00FF2ACD"/>
    <w:rsid w:val="00FF32C3"/>
    <w:rsid w:val="00FF32D9"/>
    <w:rsid w:val="00FF40ED"/>
    <w:rsid w:val="00FF5DFF"/>
    <w:rsid w:val="00FF5FD0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8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30">
    <w:name w:val="标题 3 字符"/>
    <w:basedOn w:val="a0"/>
    <w:link w:val="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8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DD520B-7F88-7649-8531-C86B696730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85</TotalTime>
  <Pages>8</Pages>
  <Words>7468</Words>
  <Characters>42573</Characters>
  <Application>Microsoft Office Word</Application>
  <DocSecurity>0</DocSecurity>
  <Lines>354</Lines>
  <Paragraphs>99</Paragraphs>
  <ScaleCrop>false</ScaleCrop>
  <Company/>
  <LinksUpToDate>false</LinksUpToDate>
  <CharactersWithSpaces>49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1904</cp:revision>
  <dcterms:created xsi:type="dcterms:W3CDTF">2021-02-17T03:04:00Z</dcterms:created>
  <dcterms:modified xsi:type="dcterms:W3CDTF">2021-03-16T01:27:00Z</dcterms:modified>
</cp:coreProperties>
</file>